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1B84B961" w:rsidR="00C10AF7" w:rsidRPr="00C10AF7" w:rsidRDefault="002B3D1B" w:rsidP="00C10AF7">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3A521408"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55282195"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r w:rsidR="00FC7F96">
        <w:rPr>
          <w:rFonts w:cstheme="minorHAnsi"/>
          <w:lang w:val="en-US"/>
        </w:rPr>
        <w:t xml:space="preserve">arguably </w:t>
      </w:r>
      <w:r>
        <w:rPr>
          <w:rFonts w:cstheme="minorHAnsi"/>
          <w:lang w:val="en-US"/>
        </w:rPr>
        <w:t xml:space="preserve">th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w:t>
      </w:r>
      <w:r w:rsidR="00895D72">
        <w:rPr>
          <w:rFonts w:cstheme="minorHAnsi"/>
          <w:lang w:val="en-US"/>
        </w:rPr>
        <w:t xml:space="preserve">outcome </w:t>
      </w:r>
      <w:r w:rsidR="00A1213E">
        <w:rPr>
          <w:rFonts w:cstheme="minorHAnsi"/>
          <w:lang w:val="en-US"/>
        </w:rPr>
        <w:t xml:space="preserve">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AA43F8">
        <w:rPr>
          <w:rFonts w:cstheme="minorHAnsi"/>
          <w:lang w:val="en-US"/>
        </w:rPr>
        <w:t>may be subject to selection biases</w:t>
      </w:r>
      <w:r w:rsidR="00EF773E">
        <w:rPr>
          <w:rFonts w:cstheme="minorHAnsi"/>
          <w:lang w:val="en-US"/>
        </w:rPr>
        <w:t xml:space="preserve"> if the variables</w:t>
      </w:r>
      <w:r w:rsidR="00B92CE3">
        <w:rPr>
          <w:rFonts w:cstheme="minorHAnsi"/>
          <w:lang w:val="en-US"/>
        </w:rPr>
        <w:t xml:space="preserve"> were preselected</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5475B581" w:rsidR="00210FAD" w:rsidRPr="00E47C8E" w:rsidRDefault="00210FAD" w:rsidP="00210FAD">
      <w:pPr>
        <w:shd w:val="clear" w:color="auto" w:fill="FFFFFF"/>
        <w:rPr>
          <w:rFonts w:cstheme="minorHAnsi"/>
          <w:lang w:val="en-US"/>
        </w:rPr>
      </w:pPr>
      <w:r w:rsidRPr="001034D2">
        <w:rPr>
          <w:rFonts w:cstheme="minorHAnsi"/>
          <w:color w:val="201F1E"/>
          <w:bdr w:val="none" w:sz="0" w:space="0" w:color="auto" w:frame="1"/>
        </w:rPr>
        <w:t>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but do not include, the biologically </w:t>
      </w:r>
      <w:r w:rsidRPr="001034D2">
        <w:rPr>
          <w:rFonts w:cstheme="minorHAnsi"/>
          <w:color w:val="201F1E"/>
          <w:bdr w:val="none" w:sz="0" w:space="0" w:color="auto" w:frame="1"/>
        </w:rPr>
        <w:lastRenderedPageBreak/>
        <w:t>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2C66E55"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as the scale of the data (several 100s or 1000s of variables) would be beyond conventional approaches comparing different multivariable regression models with a smaller number of variables selected on the basis of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790A0CE9"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r w:rsidRPr="001269FE">
        <w:rPr>
          <w:rFonts w:cstheme="minorHAnsi"/>
          <w:color w:val="FF0000"/>
          <w:bdr w:val="none" w:sz="0" w:space="0" w:color="auto" w:frame="1"/>
        </w:rPr>
        <w:t>refs</w:t>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4FDF0B65"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nd 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was demonstrated to 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lastRenderedPageBreak/>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C878F0" w:rsidRPr="008B7C76">
        <w:rPr>
          <w:rFonts w:cstheme="minorHAnsi"/>
          <w:bdr w:val="none" w:sz="0" w:space="0" w:color="auto" w:frame="1"/>
        </w:rPr>
        <w:fldChar w:fldCharType="separate"/>
      </w:r>
      <w:r w:rsidR="005A7202" w:rsidRPr="005A7202">
        <w:rPr>
          <w:rFonts w:cstheme="minorHAnsi"/>
          <w:noProof/>
          <w:bdr w:val="none" w:sz="0" w:space="0" w:color="auto" w:frame="1"/>
        </w:rPr>
        <w:t>[16]</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i.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52ACF52E"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5A7202">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7]","plainTextFormattedCitation":"[17]","previouslyFormattedCitation":"[17]"},"properties":{"noteIndex":0},"schema":"https://github.com/citation-style-language/schema/raw/master/csl-citation.json"}</w:instrText>
      </w:r>
      <w:r w:rsidR="004E7BB3">
        <w:rPr>
          <w:rFonts w:cstheme="minorHAnsi"/>
        </w:rPr>
        <w:fldChar w:fldCharType="separate"/>
      </w:r>
      <w:r w:rsidR="005A7202" w:rsidRPr="005A7202">
        <w:rPr>
          <w:rFonts w:cstheme="minorHAnsi"/>
          <w:noProof/>
        </w:rPr>
        <w:t>[17]</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5A7202">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8]","plainTextFormattedCitation":"[18]","previouslyFormattedCitation":"[18]"},"properties":{"noteIndex":0},"schema":"https://github.com/citation-style-language/schema/raw/master/csl-citation.json"}</w:instrText>
      </w:r>
      <w:r w:rsidR="001B3FAE" w:rsidRPr="001034D2">
        <w:rPr>
          <w:rFonts w:cstheme="minorHAnsi"/>
        </w:rPr>
        <w:fldChar w:fldCharType="separate"/>
      </w:r>
      <w:r w:rsidR="005A7202" w:rsidRPr="005A7202">
        <w:rPr>
          <w:rFonts w:cstheme="minorHAnsi"/>
          <w:noProof/>
        </w:rPr>
        <w:t>[18]</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9]","plainTextFormattedCitation":"[19]","previouslyFormattedCitation":"[19]"},"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19]</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0]","plainTextFormattedCitation":"[20]","previouslyFormattedCitation":"[20]"},"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20]</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245C38D"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1], [22]","plainTextFormattedCitation":"[21], [22]","previouslyFormattedCitation":"[21], [22]"},"properties":{"noteIndex":0},"schema":"https://github.com/citation-style-language/schema/raw/master/csl-citation.json"}</w:instrText>
      </w:r>
      <w:r w:rsidRPr="001034D2">
        <w:rPr>
          <w:rFonts w:cstheme="minorHAnsi"/>
        </w:rPr>
        <w:fldChar w:fldCharType="separate"/>
      </w:r>
      <w:r w:rsidR="005A7202" w:rsidRPr="005A7202">
        <w:rPr>
          <w:rFonts w:cstheme="minorHAnsi"/>
          <w:noProof/>
        </w:rPr>
        <w:t>[21], [22]</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3CC42C08"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42848972"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2"/>
      <w:commentRangeStart w:id="3"/>
      <w:r w:rsidRPr="00C81F80">
        <w:rPr>
          <w:rFonts w:cstheme="minorHAnsi"/>
        </w:rPr>
        <w:t>7</w:t>
      </w:r>
      <w:commentRangeEnd w:id="2"/>
      <w:r w:rsidRPr="00C81F80">
        <w:rPr>
          <w:rStyle w:val="CommentReference"/>
        </w:rPr>
        <w:commentReference w:id="2"/>
      </w:r>
      <w:commentRangeEnd w:id="3"/>
      <w:r w:rsidR="00376588" w:rsidRPr="00C81F80">
        <w:rPr>
          <w:rStyle w:val="CommentReference"/>
        </w:rPr>
        <w:commentReference w:id="3"/>
      </w:r>
      <w:r w:rsidRPr="00C81F80">
        <w:rPr>
          <w:rFonts w:cstheme="minorHAnsi"/>
        </w:rPr>
        <w:t xml:space="preserve">) </w:t>
      </w:r>
      <w:r w:rsidRPr="00C81F80">
        <w:rPr>
          <w:rFonts w:cstheme="minorHAnsi"/>
        </w:rPr>
        <w:fldChar w:fldCharType="begin" w:fldLock="1"/>
      </w:r>
      <w:r w:rsidR="005A7202">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3]","plainTextFormattedCitation":"[23]","previouslyFormattedCitation":"[23]"},"properties":{"noteIndex":0},"schema":"https://github.com/citation-style-language/schema/raw/master/csl-citation.json"}</w:instrText>
      </w:r>
      <w:r w:rsidRPr="00C81F80">
        <w:rPr>
          <w:rFonts w:cstheme="minorHAnsi"/>
        </w:rPr>
        <w:fldChar w:fldCharType="separate"/>
      </w:r>
      <w:r w:rsidR="005A7202" w:rsidRPr="005A7202">
        <w:rPr>
          <w:rFonts w:cstheme="minorHAnsi"/>
          <w:noProof/>
        </w:rPr>
        <w:t>[23]</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4"/>
      <w:commentRangeStart w:id="5"/>
      <w:r w:rsidRPr="00C81F80">
        <w:rPr>
          <w:rFonts w:cstheme="minorHAnsi"/>
        </w:rPr>
        <w:t>1965</w:t>
      </w:r>
      <w:commentRangeEnd w:id="4"/>
      <w:r w:rsidRPr="00C81F80">
        <w:rPr>
          <w:rStyle w:val="CommentReference"/>
        </w:rPr>
        <w:commentReference w:id="4"/>
      </w:r>
      <w:commentRangeEnd w:id="5"/>
      <w:r w:rsidR="003D34C4">
        <w:rPr>
          <w:rStyle w:val="CommentReference"/>
        </w:rPr>
        <w:commentReference w:id="5"/>
      </w:r>
      <w:r w:rsidRPr="00C81F80">
        <w:rPr>
          <w:rFonts w:cstheme="minorHAnsi"/>
        </w:rPr>
        <w:t xml:space="preserve">). All variables </w:t>
      </w:r>
      <w:r w:rsidRPr="00C81F80">
        <w:rPr>
          <w:rFonts w:cstheme="minorHAnsi"/>
        </w:rPr>
        <w:lastRenderedPageBreak/>
        <w:t>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24318943"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1]","plainTextFormattedCitation":"[21]","previouslyFormattedCitation":"[21]"},"properties":{"noteIndex":0},"schema":"https://github.com/citation-style-language/schema/raw/master/csl-citation.json"}</w:instrText>
      </w:r>
      <w:r w:rsidR="00E049B9" w:rsidRPr="00C81F80">
        <w:rPr>
          <w:rFonts w:cstheme="minorHAnsi"/>
        </w:rPr>
        <w:fldChar w:fldCharType="separate"/>
      </w:r>
      <w:r w:rsidR="005A7202" w:rsidRPr="005A7202">
        <w:rPr>
          <w:rFonts w:cstheme="minorHAnsi"/>
          <w:noProof/>
        </w:rPr>
        <w:t>[21]</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0A2EC250"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5A7202">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4]","plainTextFormattedCitation":"[24]","previouslyFormattedCitation":"[24]"},"properties":{"noteIndex":0},"schema":"https://github.com/citation-style-language/schema/raw/master/csl-citation.json"}</w:instrText>
      </w:r>
      <w:r w:rsidRPr="00C81F80">
        <w:rPr>
          <w:rFonts w:cstheme="minorHAnsi"/>
        </w:rPr>
        <w:fldChar w:fldCharType="separate"/>
      </w:r>
      <w:r w:rsidR="005A7202" w:rsidRPr="005A7202">
        <w:rPr>
          <w:rFonts w:cstheme="minorHAnsi"/>
          <w:noProof/>
        </w:rPr>
        <w:t>[24]</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trees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lastRenderedPageBreak/>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C81F80">
        <w:rPr>
          <w:rFonts w:cstheme="minorHAnsi"/>
        </w:rPr>
        <w:t>Tensorflow</w:t>
      </w:r>
      <w:proofErr w:type="spellEnd"/>
      <w:r w:rsidR="00347D3F" w:rsidRPr="00C81F80">
        <w:rPr>
          <w:rFonts w:cstheme="minorHAnsi"/>
        </w:rPr>
        <w:t xml:space="preserve">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 xml:space="preserve">95% confidence interval using the </w:t>
      </w:r>
      <w:proofErr w:type="spellStart"/>
      <w:r w:rsidR="008E143F" w:rsidRPr="00C81F80">
        <w:rPr>
          <w:rFonts w:cstheme="minorHAnsi"/>
        </w:rPr>
        <w:t>pROC</w:t>
      </w:r>
      <w:proofErr w:type="spellEnd"/>
      <w:r w:rsidR="008E143F" w:rsidRPr="00C81F80">
        <w:rPr>
          <w:rFonts w:cstheme="minorHAnsi"/>
        </w:rPr>
        <w:t xml:space="preserve">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w:t>
      </w:r>
      <w:r w:rsidR="00C353F5" w:rsidRPr="00C81F80">
        <w:rPr>
          <w:rFonts w:cstheme="minorHAnsi"/>
        </w:rPr>
        <w:lastRenderedPageBreak/>
        <w:t>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6"/>
      <w:commentRangeStart w:id="7"/>
      <w:r w:rsidRPr="00C81F80">
        <w:rPr>
          <w:rFonts w:cstheme="minorHAnsi"/>
        </w:rPr>
        <w:t>pregnancies</w:t>
      </w:r>
      <w:commentRangeEnd w:id="6"/>
      <w:r w:rsidR="00CA5FC7" w:rsidRPr="00C81F80">
        <w:rPr>
          <w:rStyle w:val="CommentReference"/>
        </w:rPr>
        <w:commentReference w:id="6"/>
      </w:r>
      <w:commentRangeEnd w:id="7"/>
      <w:r w:rsidR="003D34C4">
        <w:rPr>
          <w:rStyle w:val="CommentReference"/>
        </w:rPr>
        <w:commentReference w:id="7"/>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r w:rsidRPr="00C81F80">
        <w:rPr>
          <w:rFonts w:cstheme="minorHAnsi"/>
        </w:rPr>
        <w:t>three featur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5491CBDE" w:rsidR="00706BAB" w:rsidRDefault="00706BAB" w:rsidP="000D4320">
      <w:pPr>
        <w:pStyle w:val="Heading2"/>
      </w:pPr>
      <w:commentRangeStart w:id="8"/>
      <w:commentRangeStart w:id="9"/>
      <w:commentRangeStart w:id="10"/>
      <w:commentRangeStart w:id="11"/>
      <w:commentRangeStart w:id="12"/>
      <w:commentRangeStart w:id="13"/>
      <w:commentRangeStart w:id="14"/>
      <w:r w:rsidRPr="00C81F80">
        <w:t>Discussion</w:t>
      </w:r>
      <w:commentRangeEnd w:id="8"/>
      <w:r w:rsidR="00CD26DB" w:rsidRPr="00C81F80">
        <w:rPr>
          <w:rStyle w:val="CommentReference"/>
        </w:rPr>
        <w:commentReference w:id="8"/>
      </w:r>
      <w:commentRangeEnd w:id="9"/>
      <w:r w:rsidR="00FA66B2">
        <w:rPr>
          <w:rStyle w:val="CommentReference"/>
        </w:rPr>
        <w:commentReference w:id="9"/>
      </w:r>
      <w:commentRangeEnd w:id="10"/>
      <w:r w:rsidR="006217BD">
        <w:rPr>
          <w:rStyle w:val="CommentReference"/>
        </w:rPr>
        <w:commentReference w:id="10"/>
      </w:r>
      <w:commentRangeEnd w:id="11"/>
      <w:r w:rsidR="001567BD">
        <w:rPr>
          <w:rStyle w:val="CommentReference"/>
          <w:rFonts w:asciiTheme="minorHAnsi" w:eastAsiaTheme="minorHAnsi" w:hAnsiTheme="minorHAnsi" w:cstheme="minorBidi"/>
          <w:color w:val="auto"/>
        </w:rPr>
        <w:commentReference w:id="11"/>
      </w:r>
      <w:commentRangeEnd w:id="12"/>
      <w:r w:rsidR="0062208B">
        <w:rPr>
          <w:rStyle w:val="CommentReference"/>
          <w:rFonts w:asciiTheme="minorHAnsi" w:eastAsiaTheme="minorHAnsi" w:hAnsiTheme="minorHAnsi" w:cstheme="minorBidi"/>
          <w:color w:val="auto"/>
        </w:rPr>
        <w:commentReference w:id="12"/>
      </w:r>
      <w:commentRangeEnd w:id="13"/>
      <w:r w:rsidR="00AC0442">
        <w:rPr>
          <w:rStyle w:val="CommentReference"/>
          <w:rFonts w:asciiTheme="minorHAnsi" w:eastAsiaTheme="minorHAnsi" w:hAnsiTheme="minorHAnsi" w:cstheme="minorBidi"/>
          <w:color w:val="auto"/>
        </w:rPr>
        <w:commentReference w:id="13"/>
      </w:r>
      <w:commentRangeEnd w:id="14"/>
      <w:r w:rsidR="00AC0442">
        <w:rPr>
          <w:rStyle w:val="CommentReference"/>
          <w:rFonts w:asciiTheme="minorHAnsi" w:eastAsiaTheme="minorHAnsi" w:hAnsiTheme="minorHAnsi" w:cstheme="minorBidi"/>
          <w:color w:val="auto"/>
        </w:rPr>
        <w:commentReference w:id="14"/>
      </w:r>
    </w:p>
    <w:p w14:paraId="7846DC49" w14:textId="517DD827" w:rsidR="007860C5" w:rsidRDefault="007860C5" w:rsidP="007860C5"/>
    <w:p w14:paraId="41E0F38A" w14:textId="77777777" w:rsidR="007860C5" w:rsidRDefault="007860C5" w:rsidP="007860C5">
      <w:r>
        <w:t>Key points</w:t>
      </w:r>
    </w:p>
    <w:p w14:paraId="6DEBCAA0" w14:textId="77777777" w:rsidR="007860C5" w:rsidRDefault="007860C5" w:rsidP="007860C5"/>
    <w:p w14:paraId="09C93FA2" w14:textId="77777777" w:rsidR="007860C5" w:rsidRDefault="007860C5" w:rsidP="007860C5">
      <w:pPr>
        <w:pStyle w:val="ListParagraph"/>
        <w:numPr>
          <w:ilvl w:val="0"/>
          <w:numId w:val="20"/>
        </w:numPr>
      </w:pPr>
      <w:r>
        <w:t>Where to go for here to enable real-time updated healthcare</w:t>
      </w:r>
    </w:p>
    <w:p w14:paraId="089AE5B9" w14:textId="77777777" w:rsidR="007860C5" w:rsidRDefault="007860C5" w:rsidP="007860C5">
      <w:pPr>
        <w:pStyle w:val="ListParagraph"/>
        <w:numPr>
          <w:ilvl w:val="1"/>
          <w:numId w:val="20"/>
        </w:numPr>
      </w:pPr>
      <w:r>
        <w:t xml:space="preserve">Validation and comparison with contemporary data </w:t>
      </w:r>
    </w:p>
    <w:p w14:paraId="63DA1EEA" w14:textId="4DCCE8C2" w:rsidR="007860C5" w:rsidRPr="007860C5" w:rsidRDefault="007860C5" w:rsidP="007860C5">
      <w:pPr>
        <w:pStyle w:val="ListParagraph"/>
        <w:numPr>
          <w:ilvl w:val="1"/>
          <w:numId w:val="20"/>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6E4C61C2" w14:textId="034F463E" w:rsidR="00A04F91" w:rsidRDefault="00A04F91" w:rsidP="00A04F91"/>
    <w:p w14:paraId="001AC159" w14:textId="3649003F" w:rsidR="00A04F91" w:rsidRPr="0048766D" w:rsidRDefault="00A04F91" w:rsidP="00A04F91">
      <w:pPr>
        <w:pStyle w:val="CommentText"/>
        <w:spacing w:after="0"/>
        <w:rPr>
          <w:rFonts w:cstheme="minorHAnsi"/>
          <w:bCs/>
          <w:color w:val="FF0000"/>
          <w:sz w:val="24"/>
          <w:szCs w:val="24"/>
        </w:rPr>
      </w:pPr>
      <w:r w:rsidRPr="0048766D">
        <w:rPr>
          <w:rFonts w:cstheme="minorHAnsi"/>
          <w:color w:val="FF0000"/>
          <w:sz w:val="24"/>
          <w:szCs w:val="24"/>
        </w:rPr>
        <w:t xml:space="preserve">The main findings are that low-cost automated approaches to developing clinical prediction models may be comparable with expensive human-driven feature selection. </w:t>
      </w:r>
      <w:r w:rsidRPr="0048766D">
        <w:rPr>
          <w:rFonts w:cstheme="minorHAnsi"/>
          <w:bCs/>
          <w:color w:val="FF0000"/>
          <w:sz w:val="24"/>
          <w:szCs w:val="24"/>
        </w:rPr>
        <w:t xml:space="preserve">The key advantage of automated model development is the requirement for minimal human input, </w:t>
      </w:r>
      <w:r w:rsidRPr="0048766D">
        <w:rPr>
          <w:rFonts w:cstheme="minorHAnsi"/>
          <w:bCs/>
          <w:color w:val="FF0000"/>
          <w:sz w:val="24"/>
          <w:szCs w:val="24"/>
        </w:rPr>
        <w:lastRenderedPageBreak/>
        <w:t xml:space="preserve">ease of automation and application to a range of clinical outcomes. Other studies have demonstrated similar findings. For example, </w:t>
      </w:r>
      <w:proofErr w:type="spellStart"/>
      <w:r w:rsidRPr="0048766D">
        <w:rPr>
          <w:rFonts w:cstheme="minorHAnsi"/>
          <w:bCs/>
          <w:color w:val="FF0000"/>
          <w:sz w:val="24"/>
          <w:szCs w:val="24"/>
        </w:rPr>
        <w:t>AutoPrognosis</w:t>
      </w:r>
      <w:proofErr w:type="spellEnd"/>
      <w:r w:rsidRPr="0048766D">
        <w:rPr>
          <w:rFonts w:cstheme="minorHAnsi"/>
          <w:bCs/>
          <w:color w:val="FF0000"/>
          <w:sz w:val="24"/>
          <w:szCs w:val="24"/>
        </w:rPr>
        <w:t xml:space="preserve"> </w:t>
      </w:r>
      <w:r w:rsidRPr="0048766D">
        <w:rPr>
          <w:rFonts w:cstheme="minorHAnsi"/>
          <w:bCs/>
          <w:color w:val="FF0000"/>
          <w:sz w:val="24"/>
          <w:szCs w:val="24"/>
        </w:rPr>
        <w:fldChar w:fldCharType="begin" w:fldLock="1"/>
      </w:r>
      <w:r w:rsidR="0035544D">
        <w:rPr>
          <w:rFonts w:cstheme="minorHAnsi"/>
          <w:bCs/>
          <w:color w:val="FF0000"/>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5]","plainTextFormattedCitation":"[25]","previouslyFormattedCitation":"[28]"},"properties":{"noteIndex":0},"schema":"https://github.com/citation-style-language/schema/raw/master/csl-citation.json"}</w:instrText>
      </w:r>
      <w:r w:rsidRPr="0048766D">
        <w:rPr>
          <w:rFonts w:cstheme="minorHAnsi"/>
          <w:bCs/>
          <w:color w:val="FF0000"/>
          <w:sz w:val="24"/>
          <w:szCs w:val="24"/>
        </w:rPr>
        <w:fldChar w:fldCharType="separate"/>
      </w:r>
      <w:r w:rsidR="0035544D" w:rsidRPr="0035544D">
        <w:rPr>
          <w:rFonts w:cstheme="minorHAnsi"/>
          <w:bCs/>
          <w:noProof/>
          <w:color w:val="FF0000"/>
          <w:sz w:val="24"/>
          <w:szCs w:val="24"/>
        </w:rPr>
        <w:t>[25]</w:t>
      </w:r>
      <w:r w:rsidRPr="0048766D">
        <w:rPr>
          <w:rFonts w:cstheme="minorHAnsi"/>
          <w:bCs/>
          <w:color w:val="FF0000"/>
          <w:sz w:val="24"/>
          <w:szCs w:val="24"/>
        </w:rPr>
        <w:fldChar w:fldCharType="end"/>
      </w:r>
      <w:r w:rsidRPr="0048766D">
        <w:rPr>
          <w:rFonts w:cstheme="minorHAnsi"/>
          <w:bCs/>
          <w:color w:val="FF0000"/>
          <w:sz w:val="24"/>
          <w:szCs w:val="24"/>
        </w:rPr>
        <w:t xml:space="preserve"> is an end-to-end workflow for complete ML automation and has shown improvements in prediction of cardiovascular disease </w:t>
      </w:r>
      <w:r w:rsidRPr="0048766D">
        <w:rPr>
          <w:rFonts w:cstheme="minorHAnsi"/>
          <w:bCs/>
          <w:color w:val="FF0000"/>
          <w:sz w:val="24"/>
          <w:szCs w:val="24"/>
        </w:rPr>
        <w:fldChar w:fldCharType="begin" w:fldLock="1"/>
      </w:r>
      <w:r w:rsidR="0035544D">
        <w:rPr>
          <w:rFonts w:cstheme="minorHAnsi"/>
          <w:bCs/>
          <w:color w:val="FF0000"/>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6]","plainTextFormattedCitation":"[26]","previouslyFormattedCitation":"[29]"},"properties":{"noteIndex":0},"schema":"https://github.com/citation-style-language/schema/raw/master/csl-citation.json"}</w:instrText>
      </w:r>
      <w:r w:rsidRPr="0048766D">
        <w:rPr>
          <w:rFonts w:cstheme="minorHAnsi"/>
          <w:bCs/>
          <w:color w:val="FF0000"/>
          <w:sz w:val="24"/>
          <w:szCs w:val="24"/>
        </w:rPr>
        <w:fldChar w:fldCharType="separate"/>
      </w:r>
      <w:r w:rsidR="0035544D" w:rsidRPr="0035544D">
        <w:rPr>
          <w:rFonts w:cstheme="minorHAnsi"/>
          <w:bCs/>
          <w:noProof/>
          <w:color w:val="FF0000"/>
          <w:sz w:val="24"/>
          <w:szCs w:val="24"/>
        </w:rPr>
        <w:t>[26]</w:t>
      </w:r>
      <w:r w:rsidRPr="0048766D">
        <w:rPr>
          <w:rFonts w:cstheme="minorHAnsi"/>
          <w:bCs/>
          <w:color w:val="FF0000"/>
          <w:sz w:val="24"/>
          <w:szCs w:val="24"/>
        </w:rPr>
        <w:fldChar w:fldCharType="end"/>
      </w:r>
      <w:r w:rsidRPr="0048766D">
        <w:rPr>
          <w:rFonts w:cstheme="minorHAnsi"/>
          <w:bCs/>
          <w:color w:val="FF0000"/>
          <w:sz w:val="24"/>
          <w:szCs w:val="24"/>
        </w:rPr>
        <w:t xml:space="preserve"> and survival of cystic fibrosis patients </w:t>
      </w:r>
      <w:r w:rsidRPr="0048766D">
        <w:rPr>
          <w:rFonts w:cstheme="minorHAnsi"/>
          <w:bCs/>
          <w:color w:val="FF0000"/>
          <w:sz w:val="24"/>
          <w:szCs w:val="24"/>
        </w:rPr>
        <w:fldChar w:fldCharType="begin" w:fldLock="1"/>
      </w:r>
      <w:r w:rsidR="0035544D">
        <w:rPr>
          <w:rFonts w:cstheme="minorHAnsi"/>
          <w:bCs/>
          <w:color w:val="FF0000"/>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7]","plainTextFormattedCitation":"[27]","previouslyFormattedCitation":"[30]"},"properties":{"noteIndex":0},"schema":"https://github.com/citation-style-language/schema/raw/master/csl-citation.json"}</w:instrText>
      </w:r>
      <w:r w:rsidRPr="0048766D">
        <w:rPr>
          <w:rFonts w:cstheme="minorHAnsi"/>
          <w:bCs/>
          <w:color w:val="FF0000"/>
          <w:sz w:val="24"/>
          <w:szCs w:val="24"/>
        </w:rPr>
        <w:fldChar w:fldCharType="separate"/>
      </w:r>
      <w:r w:rsidR="0035544D" w:rsidRPr="0035544D">
        <w:rPr>
          <w:rFonts w:cstheme="minorHAnsi"/>
          <w:bCs/>
          <w:noProof/>
          <w:color w:val="FF0000"/>
          <w:sz w:val="24"/>
          <w:szCs w:val="24"/>
        </w:rPr>
        <w:t>[27]</w:t>
      </w:r>
      <w:r w:rsidRPr="0048766D">
        <w:rPr>
          <w:rFonts w:cstheme="minorHAnsi"/>
          <w:bCs/>
          <w:color w:val="FF0000"/>
          <w:sz w:val="24"/>
          <w:szCs w:val="24"/>
        </w:rPr>
        <w:fldChar w:fldCharType="end"/>
      </w:r>
      <w:r w:rsidRPr="0048766D">
        <w:rPr>
          <w:rFonts w:cstheme="minorHAnsi"/>
          <w:bCs/>
          <w:color w:val="FF0000"/>
          <w:sz w:val="24"/>
          <w:szCs w:val="24"/>
        </w:rPr>
        <w:t xml:space="preserve"> over existing models and clinical guidelines.</w:t>
      </w:r>
    </w:p>
    <w:p w14:paraId="38D3D24D" w14:textId="3137B036" w:rsidR="000106AB" w:rsidRDefault="000106AB" w:rsidP="000106AB"/>
    <w:p w14:paraId="3FD09D63" w14:textId="26E2BB65" w:rsidR="00A34D5D" w:rsidRDefault="00223656" w:rsidP="00A34D5D">
      <w:r>
        <w:t xml:space="preserve">Here we </w:t>
      </w:r>
      <w:r w:rsidR="007721B4">
        <w:t>demonstrate the feasi</w:t>
      </w:r>
      <w:r w:rsidR="00BF0903">
        <w:t>bility</w:t>
      </w:r>
      <w:r w:rsidR="007721B4">
        <w:t xml:space="preserve"> of </w:t>
      </w:r>
      <w:r w:rsidR="0006479A">
        <w:t xml:space="preserve">developing </w:t>
      </w:r>
      <w:r w:rsidR="007721B4">
        <w:t xml:space="preserve">automated </w:t>
      </w:r>
      <w:r w:rsidR="00340D40">
        <w:t xml:space="preserve">HIE </w:t>
      </w:r>
      <w:r w:rsidR="007721B4">
        <w:t xml:space="preserve">prediction models using variables collected </w:t>
      </w:r>
      <w:r w:rsidR="004F4954">
        <w:t>at different timepoints</w:t>
      </w:r>
      <w:r w:rsidR="00FC7C24">
        <w:t xml:space="preserve"> </w:t>
      </w:r>
      <w:r w:rsidR="004F4954">
        <w:t xml:space="preserve">throughout </w:t>
      </w:r>
      <w:r w:rsidR="007721B4">
        <w:t>pregnancy</w:t>
      </w:r>
      <w:r w:rsidR="00340D40">
        <w:t xml:space="preserve"> </w:t>
      </w:r>
      <w:r w:rsidR="00FC7C24">
        <w:t>with minimal preparation</w:t>
      </w:r>
      <w:r w:rsidR="00FC7C24">
        <w:t xml:space="preserve"> </w:t>
      </w:r>
      <w:r w:rsidR="00AD758B">
        <w:t>and obtain</w:t>
      </w:r>
      <w:r w:rsidR="00F764BF">
        <w:t>ed</w:t>
      </w:r>
      <w:r w:rsidR="00340D40">
        <w:t xml:space="preserve"> </w:t>
      </w:r>
      <w:r w:rsidR="00D80361">
        <w:t>similar</w:t>
      </w:r>
      <w:r w:rsidR="00340D40">
        <w:t xml:space="preserve"> performance to</w:t>
      </w:r>
      <w:r w:rsidR="00AD758B">
        <w:t xml:space="preserve"> </w:t>
      </w:r>
      <w:r w:rsidR="00340D40">
        <w:t>manual</w:t>
      </w:r>
      <w:r w:rsidR="00115E0D">
        <w:t xml:space="preserve">ly </w:t>
      </w:r>
      <w:r w:rsidR="008D2C8D">
        <w:t>prepared models</w:t>
      </w:r>
      <w:r w:rsidR="00340D40">
        <w:t>.</w:t>
      </w:r>
    </w:p>
    <w:p w14:paraId="3771C8C5" w14:textId="2330102D" w:rsidR="00034012" w:rsidRDefault="00034012" w:rsidP="00A34D5D"/>
    <w:p w14:paraId="00ACCA3B" w14:textId="7D202D48" w:rsidR="0006084A" w:rsidRDefault="008803FA" w:rsidP="00A34D5D">
      <w:r>
        <w:t>Logistic regression models developed using features</w:t>
      </w:r>
      <w:r w:rsidR="00A32EEC">
        <w:t xml:space="preserve"> </w:t>
      </w:r>
      <w:r>
        <w:t>selected</w:t>
      </w:r>
      <w:r w:rsidR="00A32EEC">
        <w:t xml:space="preserve"> </w:t>
      </w:r>
      <w:r>
        <w:t xml:space="preserve">by </w:t>
      </w:r>
      <w:r w:rsidR="00034012">
        <w:t xml:space="preserve">LASSO and elastic net </w:t>
      </w:r>
      <w:r w:rsidR="00F764BF">
        <w:t xml:space="preserve">achieved the same </w:t>
      </w:r>
      <w:r w:rsidR="00B53429">
        <w:t xml:space="preserve">discrimination </w:t>
      </w:r>
      <w:r w:rsidR="00F764BF">
        <w:t>and gave the best performance of all feature selection</w:t>
      </w:r>
      <w:r w:rsidR="005762D6">
        <w:t xml:space="preserve"> methods</w:t>
      </w:r>
      <w:r w:rsidR="000340FB">
        <w:t>. These were</w:t>
      </w:r>
      <w:r w:rsidR="00F764BF">
        <w:t xml:space="preserve"> 0.74 AUC (95% CI 0.68, 0.80) using antenatal only, </w:t>
      </w:r>
      <w:r w:rsidR="00F764BF">
        <w:t xml:space="preserve">0.72 AUC (95% CI 0.65, 0.78) </w:t>
      </w:r>
      <w:r w:rsidR="00F764BF">
        <w:t xml:space="preserve">for antenatal and intrapartum and 0.74 AUC (95% CI </w:t>
      </w:r>
      <w:r w:rsidR="00BA068A">
        <w:t>0.68, 0.81</w:t>
      </w:r>
      <w:r w:rsidR="00F764BF">
        <w:t xml:space="preserve">) for </w:t>
      </w:r>
      <w:r w:rsidR="00F764BF">
        <w:t>antenatal and growt</w:t>
      </w:r>
      <w:r w:rsidR="00F764BF">
        <w:t>h</w:t>
      </w:r>
      <w:r w:rsidR="004E3117">
        <w:t xml:space="preserve"> when using sixty features</w:t>
      </w:r>
      <w:r w:rsidR="00F764BF">
        <w:t>.</w:t>
      </w:r>
      <w:r w:rsidR="004E3117">
        <w:t xml:space="preserve"> </w:t>
      </w:r>
      <w:r w:rsidR="000340FB">
        <w:t xml:space="preserve">The automated approaches were </w:t>
      </w:r>
      <w:r w:rsidR="00B765E4">
        <w:t xml:space="preserve">not strongly different from models </w:t>
      </w:r>
      <w:r w:rsidR="00EF5784">
        <w:t>developed</w:t>
      </w:r>
      <w:r w:rsidR="00B765E4">
        <w:t xml:space="preserve"> using features</w:t>
      </w:r>
      <w:r w:rsidR="000340FB">
        <w:t xml:space="preserve"> selected by</w:t>
      </w:r>
      <w:r w:rsidR="00B765E4">
        <w:t xml:space="preserve"> Badawi </w:t>
      </w:r>
      <w:r w:rsidR="00B765E4" w:rsidRPr="00B765E4">
        <w:rPr>
          <w:i/>
          <w:iCs/>
        </w:rPr>
        <w:t>et al</w:t>
      </w:r>
      <w:r w:rsidR="00B765E4">
        <w:t>.</w:t>
      </w:r>
      <w:r w:rsidR="00760C88">
        <w:t xml:space="preserve"> Meanwhile, </w:t>
      </w:r>
      <w:r w:rsidR="00EC2C2A">
        <w:t xml:space="preserve">RFE and penalised linear SVC </w:t>
      </w:r>
      <w:r w:rsidR="000B0E3B">
        <w:t>gave</w:t>
      </w:r>
      <w:r w:rsidR="00760C88">
        <w:t xml:space="preserve"> </w:t>
      </w:r>
      <w:r w:rsidR="000B0E3B">
        <w:t xml:space="preserve">much </w:t>
      </w:r>
      <w:r w:rsidR="000248DC">
        <w:t>lower performance</w:t>
      </w:r>
      <w:r w:rsidR="005F3A43">
        <w:t>.</w:t>
      </w:r>
      <w:r w:rsidR="00F42DAC">
        <w:t xml:space="preserve"> </w:t>
      </w:r>
      <w:r w:rsidR="00AB4637">
        <w:t xml:space="preserve">Previous research applying elastic net to </w:t>
      </w:r>
      <w:r w:rsidR="00BF2A5B">
        <w:t xml:space="preserve">predict HIE from antenatal </w:t>
      </w:r>
      <w:r w:rsidR="003A4880">
        <w:t xml:space="preserve">demographics and billing codes </w:t>
      </w:r>
      <w:r w:rsidR="00AB4637">
        <w:t xml:space="preserve">reported an average AUC of 0.87 </w:t>
      </w:r>
      <w:r w:rsidR="00EA0287">
        <w:t xml:space="preserve">(95% CI 0.86, 0.88) </w:t>
      </w:r>
      <w:r w:rsidR="00633CDB">
        <w:fldChar w:fldCharType="begin" w:fldLock="1"/>
      </w:r>
      <w:r w:rsidR="0035544D">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28]","plainTextFormattedCitation":"[28]","previouslyFormattedCitation":"[25]"},"properties":{"noteIndex":0},"schema":"https://github.com/citation-style-language/schema/raw/master/csl-citation.json"}</w:instrText>
      </w:r>
      <w:r w:rsidR="00633CDB">
        <w:fldChar w:fldCharType="separate"/>
      </w:r>
      <w:r w:rsidR="0035544D" w:rsidRPr="0035544D">
        <w:rPr>
          <w:noProof/>
        </w:rPr>
        <w:t>[28]</w:t>
      </w:r>
      <w:r w:rsidR="00633CDB">
        <w:fldChar w:fldCharType="end"/>
      </w:r>
      <w:r w:rsidR="00AB4637">
        <w:t>.</w:t>
      </w:r>
      <w:r w:rsidR="008005B8">
        <w:t xml:space="preserve"> However, this study </w:t>
      </w:r>
      <w:r w:rsidR="008F4F5B">
        <w:t xml:space="preserve">used </w:t>
      </w:r>
      <w:r w:rsidR="008F4F5B">
        <w:t>300 bootstrap replicates (i.e., sample with replacement)</w:t>
      </w:r>
      <w:r w:rsidR="008F4F5B">
        <w:t xml:space="preserve"> to </w:t>
      </w:r>
      <w:r w:rsidR="00527CD8">
        <w:t>train and test</w:t>
      </w:r>
      <w:r w:rsidR="00C64326">
        <w:t xml:space="preserve"> their model</w:t>
      </w:r>
      <w:r w:rsidR="00527CD8">
        <w:t xml:space="preserve"> </w:t>
      </w:r>
      <w:r w:rsidR="008005B8">
        <w:t>which may be susceptible to overfitting and no external validation was performed.</w:t>
      </w:r>
      <w:r w:rsidR="00D96A91">
        <w:t xml:space="preserve"> </w:t>
      </w:r>
      <w:r w:rsidR="00B70E8C">
        <w:t xml:space="preserve">A second study </w:t>
      </w:r>
      <w:r w:rsidR="0082391A">
        <w:t xml:space="preserve">compared </w:t>
      </w:r>
      <w:r w:rsidR="00B70E8C">
        <w:t xml:space="preserve">deep learning </w:t>
      </w:r>
      <w:r w:rsidR="0082391A">
        <w:t xml:space="preserve">and logistic </w:t>
      </w:r>
      <w:r w:rsidR="00463999">
        <w:t>ridge</w:t>
      </w:r>
      <w:r w:rsidR="00463999">
        <w:t xml:space="preserve"> </w:t>
      </w:r>
      <w:r w:rsidR="0082391A">
        <w:t xml:space="preserve">regression </w:t>
      </w:r>
      <w:r w:rsidR="00A7607B">
        <w:t xml:space="preserve">(l2 penalty) </w:t>
      </w:r>
      <w:r w:rsidR="00625E76">
        <w:t xml:space="preserve">to </w:t>
      </w:r>
      <w:r w:rsidR="0082391A">
        <w:t xml:space="preserve">predict HIE using </w:t>
      </w:r>
      <w:r w:rsidR="00625E76">
        <w:t>electronic medical records</w:t>
      </w:r>
      <w:r w:rsidR="00014089">
        <w:t xml:space="preserve"> collected prior to delivery</w:t>
      </w:r>
      <w:r w:rsidR="00625E76">
        <w:t xml:space="preserve"> </w:t>
      </w:r>
      <w:r w:rsidR="00D17FA8">
        <w:fldChar w:fldCharType="begin" w:fldLock="1"/>
      </w:r>
      <w:r w:rsidR="0035544D">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29]","plainTextFormattedCitation":"[29]","previouslyFormattedCitation":"[26]"},"properties":{"noteIndex":0},"schema":"https://github.com/citation-style-language/schema/raw/master/csl-citation.json"}</w:instrText>
      </w:r>
      <w:r w:rsidR="00D17FA8">
        <w:fldChar w:fldCharType="separate"/>
      </w:r>
      <w:r w:rsidR="0035544D" w:rsidRPr="0035544D">
        <w:rPr>
          <w:noProof/>
        </w:rPr>
        <w:t>[29]</w:t>
      </w:r>
      <w:r w:rsidR="00D17FA8">
        <w:fldChar w:fldCharType="end"/>
      </w:r>
      <w:r w:rsidR="00D17FA8">
        <w:t xml:space="preserve"> </w:t>
      </w:r>
      <w:r w:rsidR="00625E76">
        <w:t>and obtained an average AUC of</w:t>
      </w:r>
      <w:r w:rsidR="004068C5">
        <w:t xml:space="preserve"> 0.</w:t>
      </w:r>
      <w:r w:rsidR="00CE4127">
        <w:t>78</w:t>
      </w:r>
      <w:r w:rsidR="00625E76">
        <w:t xml:space="preserve"> (95% CI</w:t>
      </w:r>
      <w:r w:rsidR="004068C5">
        <w:t xml:space="preserve"> 0.</w:t>
      </w:r>
      <w:r w:rsidR="00CE4127">
        <w:t>77</w:t>
      </w:r>
      <w:r w:rsidR="004068C5">
        <w:t>, 0.</w:t>
      </w:r>
      <w:r w:rsidR="00CE4127">
        <w:t>79</w:t>
      </w:r>
      <w:r w:rsidR="00625E76">
        <w:t>)</w:t>
      </w:r>
      <w:r w:rsidR="0082391A">
        <w:t xml:space="preserve"> and </w:t>
      </w:r>
      <w:r w:rsidR="00457B1D">
        <w:t>0.72</w:t>
      </w:r>
      <w:r w:rsidR="0082391A">
        <w:t xml:space="preserve"> AUC</w:t>
      </w:r>
      <w:r w:rsidR="00457B1D">
        <w:t xml:space="preserve"> </w:t>
      </w:r>
      <w:r w:rsidR="0082391A">
        <w:t>(</w:t>
      </w:r>
      <w:r w:rsidR="00457B1D">
        <w:t>95% CI 0.71, 0.73)</w:t>
      </w:r>
      <w:r w:rsidR="00E02239">
        <w:t>, respectively</w:t>
      </w:r>
      <w:r w:rsidR="00463999">
        <w:t xml:space="preserve"> which were not strongly different from </w:t>
      </w:r>
      <w:r w:rsidR="00524430">
        <w:t>this study</w:t>
      </w:r>
      <w:r w:rsidR="00463999">
        <w:t>.</w:t>
      </w:r>
    </w:p>
    <w:p w14:paraId="739634F4" w14:textId="77777777" w:rsidR="0006084A" w:rsidRDefault="0006084A" w:rsidP="00A34D5D"/>
    <w:p w14:paraId="5F7A909A" w14:textId="388BDE06" w:rsidR="002A7701" w:rsidRDefault="00C52CA4" w:rsidP="00A34D5D">
      <w:r>
        <w:t>U</w:t>
      </w:r>
      <w:r w:rsidR="00C70853">
        <w:t xml:space="preserve">sing </w:t>
      </w:r>
      <w:r w:rsidR="00022C04">
        <w:t xml:space="preserve">a range of popular </w:t>
      </w:r>
      <w:r>
        <w:t xml:space="preserve">classifiers </w:t>
      </w:r>
      <w:r>
        <w:t>which can model non-linear relationships and interaction</w:t>
      </w:r>
      <w:r>
        <w:t xml:space="preserve"> w</w:t>
      </w:r>
      <w:r>
        <w:t>e found no strong improvement in classification performance beyond logistic regression</w:t>
      </w:r>
      <w:r w:rsidR="008D4BCA">
        <w:t>. This finding is</w:t>
      </w:r>
      <w:r w:rsidR="007A3AD2">
        <w:t xml:space="preserve"> consistent with a </w:t>
      </w:r>
      <w:r w:rsidR="007A3AD2" w:rsidRPr="007A3AD2">
        <w:rPr>
          <w:rFonts w:cstheme="minorHAnsi"/>
          <w:bCs/>
        </w:rPr>
        <w:t xml:space="preserve">systematic review </w:t>
      </w:r>
      <w:r w:rsidR="007A3AD2" w:rsidRPr="007A3AD2">
        <w:rPr>
          <w:rFonts w:cstheme="minorHAnsi"/>
          <w:bCs/>
        </w:rPr>
        <w:t>of</w:t>
      </w:r>
      <w:r w:rsidR="007A3AD2">
        <w:rPr>
          <w:rFonts w:cstheme="minorHAnsi"/>
          <w:bCs/>
        </w:rPr>
        <w:t xml:space="preserve"> classifiers applied to predicting mortality following cardiovascular surgery</w:t>
      </w:r>
      <w:r w:rsidR="008D4BCA">
        <w:rPr>
          <w:rFonts w:cstheme="minorHAnsi"/>
          <w:bCs/>
        </w:rPr>
        <w:t xml:space="preserve"> using clinical tabular data</w:t>
      </w:r>
      <w:r w:rsidR="007A3AD2" w:rsidRPr="007A3AD2">
        <w:rPr>
          <w:rFonts w:cstheme="minorHAnsi"/>
          <w:bCs/>
        </w:rPr>
        <w:t xml:space="preserve"> </w:t>
      </w:r>
      <w:r w:rsidR="007A3AD2" w:rsidRPr="007A3AD2">
        <w:rPr>
          <w:rFonts w:cstheme="minorHAnsi"/>
          <w:bCs/>
        </w:rPr>
        <w:fldChar w:fldCharType="begin" w:fldLock="1"/>
      </w:r>
      <w:r w:rsidR="0035544D">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0]","plainTextFormattedCitation":"[30]","previouslyFormattedCitation":"[27]"},"properties":{"noteIndex":0},"schema":"https://github.com/citation-style-language/schema/raw/master/csl-citation.json"}</w:instrText>
      </w:r>
      <w:r w:rsidR="007A3AD2" w:rsidRPr="007A3AD2">
        <w:rPr>
          <w:rFonts w:cstheme="minorHAnsi"/>
          <w:bCs/>
        </w:rPr>
        <w:fldChar w:fldCharType="separate"/>
      </w:r>
      <w:r w:rsidR="0035544D" w:rsidRPr="0035544D">
        <w:rPr>
          <w:rFonts w:cstheme="minorHAnsi"/>
          <w:bCs/>
          <w:noProof/>
        </w:rPr>
        <w:t>[30]</w:t>
      </w:r>
      <w:r w:rsidR="007A3AD2" w:rsidRPr="007A3AD2">
        <w:rPr>
          <w:rFonts w:cstheme="minorHAnsi"/>
          <w:bCs/>
        </w:rPr>
        <w:fldChar w:fldCharType="end"/>
      </w:r>
      <w:r>
        <w:t>.</w:t>
      </w:r>
      <w:r w:rsidR="00A208D7">
        <w:t xml:space="preserve"> </w:t>
      </w:r>
      <w:r>
        <w:t>T</w:t>
      </w:r>
      <w:r w:rsidR="00A208D7">
        <w:t>his is</w:t>
      </w:r>
      <w:r w:rsidR="00B353C5">
        <w:t xml:space="preserve"> </w:t>
      </w:r>
      <w:r w:rsidR="00022C04">
        <w:t>not surprising since the</w:t>
      </w:r>
      <w:r w:rsidR="00A208D7">
        <w:t>se</w:t>
      </w:r>
      <w:r w:rsidR="00022C04">
        <w:t xml:space="preserve"> data were mostly categorical</w:t>
      </w:r>
      <w:r w:rsidR="00744E24">
        <w:t xml:space="preserve"> and</w:t>
      </w:r>
      <w:r w:rsidR="000879B0">
        <w:t xml:space="preserve"> </w:t>
      </w:r>
      <w:r w:rsidR="00022C04">
        <w:t xml:space="preserve">linearity assumptions </w:t>
      </w:r>
      <w:r w:rsidR="00D33443">
        <w:t xml:space="preserve">were </w:t>
      </w:r>
      <w:r w:rsidR="00022C04">
        <w:t>justified.</w:t>
      </w:r>
      <w:r w:rsidR="00EE682C">
        <w:t xml:space="preserve"> </w:t>
      </w:r>
    </w:p>
    <w:p w14:paraId="336F1179" w14:textId="77777777" w:rsidR="002A7701" w:rsidRDefault="002A7701" w:rsidP="00A34D5D"/>
    <w:p w14:paraId="19034A79" w14:textId="77777777" w:rsidR="00D669F8" w:rsidRDefault="00DE79CC" w:rsidP="00A34D5D">
      <w:r>
        <w:t xml:space="preserve">Although </w:t>
      </w:r>
      <w:r w:rsidR="008C72F8">
        <w:t>automated and manually defined logistic regression</w:t>
      </w:r>
      <w:r>
        <w:t xml:space="preserve"> models had similar performance, automated approaches required more features</w:t>
      </w:r>
      <w:r w:rsidR="003C194F">
        <w:t xml:space="preserve"> to obtain similar performance</w:t>
      </w:r>
      <w:r w:rsidR="008C72F8">
        <w:t xml:space="preserve"> (n=60 vs n=20-35) </w:t>
      </w:r>
      <w:r>
        <w:t xml:space="preserve">suggesting some redundancy </w:t>
      </w:r>
      <w:r w:rsidR="00AE2073">
        <w:t xml:space="preserve">in the feature sets </w:t>
      </w:r>
      <w:r>
        <w:t>that clinical insight can circumvent.</w:t>
      </w:r>
      <w:r w:rsidR="00791B8E">
        <w:t xml:space="preserve"> </w:t>
      </w:r>
      <w:r w:rsidR="00FA2295">
        <w:t>Generally, t</w:t>
      </w:r>
      <w:r w:rsidR="00791B8E">
        <w:t>he most parsimonious model is desirable as this reduces the number of variables that must be collected increasing model utility and decreasing implementation costs.</w:t>
      </w:r>
      <w:r w:rsidR="003F3051">
        <w:t xml:space="preserve"> Overfitting can also be a concern with large numbers of </w:t>
      </w:r>
      <w:r w:rsidR="00BC6F25">
        <w:t>features,</w:t>
      </w:r>
      <w:r w:rsidR="003F3051">
        <w:t xml:space="preserve"> but this was avoided in this study by using a holdout dataset for validation.</w:t>
      </w:r>
      <w:r w:rsidR="00BC6F25">
        <w:t xml:space="preserve"> </w:t>
      </w:r>
    </w:p>
    <w:p w14:paraId="5433A04F" w14:textId="77777777" w:rsidR="00D669F8" w:rsidRDefault="00D669F8" w:rsidP="00A34D5D"/>
    <w:p w14:paraId="0D23D9BC" w14:textId="10EC1D50" w:rsidR="001E53CA" w:rsidRDefault="00BC6F25" w:rsidP="00A34D5D">
      <w:r>
        <w:t>Nonetheless, reducing human input in model development is desirable to lower costs and expert knowledge that may be required. It is also necessary</w:t>
      </w:r>
      <w:r w:rsidR="00623450">
        <w:t xml:space="preserve"> to maintain model</w:t>
      </w:r>
      <w:r w:rsidR="00A56548">
        <w:t>s</w:t>
      </w:r>
      <w:r w:rsidR="00623450">
        <w:t xml:space="preserve"> that are always up-to-date </w:t>
      </w:r>
      <w:r w:rsidR="009A5D1A">
        <w:t xml:space="preserve">and </w:t>
      </w:r>
      <w:r w:rsidR="00A56548">
        <w:t xml:space="preserve">accounting for changes in predictor association over time </w:t>
      </w:r>
      <w:r w:rsidR="00623450">
        <w:t>and provid</w:t>
      </w:r>
      <w:r w:rsidR="00A56548">
        <w:t>ing</w:t>
      </w:r>
      <w:r w:rsidR="00623450">
        <w:t xml:space="preserve"> the best estimate of disease risk </w:t>
      </w:r>
      <w:r>
        <w:t>in real-time.</w:t>
      </w:r>
      <w:r w:rsidR="00D669F8">
        <w:t xml:space="preserve"> </w:t>
      </w:r>
      <w:r w:rsidR="0055468A">
        <w:t>Although a</w:t>
      </w:r>
      <w:r w:rsidR="00EA4051">
        <w:t xml:space="preserve">dding </w:t>
      </w:r>
      <w:r w:rsidR="00CF4601">
        <w:t xml:space="preserve">features collected during the </w:t>
      </w:r>
      <w:r w:rsidR="00EA4051">
        <w:t xml:space="preserve">intrapartum </w:t>
      </w:r>
      <w:r w:rsidR="00CF4601">
        <w:t xml:space="preserve">period </w:t>
      </w:r>
      <w:r w:rsidR="00EA4051">
        <w:t>or</w:t>
      </w:r>
      <w:r w:rsidR="00AC7C1B">
        <w:t xml:space="preserve"> </w:t>
      </w:r>
      <w:r w:rsidR="00CF4601">
        <w:t xml:space="preserve">using </w:t>
      </w:r>
      <w:r w:rsidR="00AC7C1B">
        <w:t>infant</w:t>
      </w:r>
      <w:r w:rsidR="00EA4051">
        <w:t xml:space="preserve"> growth did not strongly increase </w:t>
      </w:r>
      <w:r w:rsidR="00CF4601">
        <w:t xml:space="preserve">predictive </w:t>
      </w:r>
      <w:r w:rsidR="00EA4051">
        <w:t xml:space="preserve">performance </w:t>
      </w:r>
      <w:r w:rsidR="00CF4601">
        <w:t xml:space="preserve">for </w:t>
      </w:r>
      <w:r w:rsidR="00EA4051">
        <w:t>HIE using this dataset</w:t>
      </w:r>
      <w:r w:rsidR="00306AF1">
        <w:t xml:space="preserve"> but does illustrate the possibility of automating model development </w:t>
      </w:r>
      <w:r w:rsidR="007078DB">
        <w:t>using data collected</w:t>
      </w:r>
      <w:r w:rsidR="00C41DFF">
        <w:t xml:space="preserve"> </w:t>
      </w:r>
      <w:r w:rsidR="00306AF1">
        <w:t>at different time points throughout patient care.</w:t>
      </w:r>
      <w:r w:rsidR="00A04904">
        <w:t xml:space="preserve"> </w:t>
      </w:r>
      <w:r w:rsidR="00955073">
        <w:t xml:space="preserve">A larger and current dataset may show an improvement. </w:t>
      </w:r>
    </w:p>
    <w:p w14:paraId="3C26E2B1" w14:textId="77777777" w:rsidR="001E53CA" w:rsidRDefault="001E53CA" w:rsidP="00A34D5D"/>
    <w:p w14:paraId="35ED60B0" w14:textId="4A780EA1" w:rsidR="00EA4051" w:rsidRPr="00D669F8" w:rsidRDefault="001E53CA" w:rsidP="00A34D5D">
      <w:r>
        <w:t>T</w:t>
      </w:r>
      <w:r w:rsidR="00456CDB">
        <w:t xml:space="preserve">here are </w:t>
      </w:r>
      <w:r>
        <w:t xml:space="preserve">some </w:t>
      </w:r>
      <w:r w:rsidR="00456CDB">
        <w:t xml:space="preserve">limitations of real-time updated risk </w:t>
      </w:r>
      <w:r w:rsidR="002C5B8F">
        <w:t>stratification</w:t>
      </w:r>
      <w:r w:rsidR="00456CDB">
        <w:t xml:space="preserve">… </w:t>
      </w:r>
      <w:r w:rsidR="00A04904" w:rsidRPr="00A04904">
        <w:rPr>
          <w:color w:val="FF0000"/>
        </w:rPr>
        <w:t xml:space="preserve">Discussion limitations of this approach… </w:t>
      </w:r>
      <w:r w:rsidR="00A04904">
        <w:rPr>
          <w:color w:val="FF0000"/>
        </w:rPr>
        <w:t>physician beliefs…</w:t>
      </w:r>
      <w:r w:rsidR="001F49CB">
        <w:rPr>
          <w:color w:val="FF0000"/>
        </w:rPr>
        <w:t xml:space="preserve"> Future steps to realise real-time updated healthcare.</w:t>
      </w:r>
    </w:p>
    <w:p w14:paraId="365941E1" w14:textId="19413506" w:rsidR="00F51468" w:rsidRDefault="00F51468" w:rsidP="00A34D5D">
      <w:pPr>
        <w:rPr>
          <w:color w:val="FF0000"/>
        </w:rPr>
      </w:pPr>
    </w:p>
    <w:p w14:paraId="6A8E116E" w14:textId="46C2743C" w:rsidR="009C2001" w:rsidRPr="00F51468" w:rsidRDefault="00A53EED" w:rsidP="00A34D5D">
      <w:r>
        <w:t xml:space="preserve">Our study has some limitations. </w:t>
      </w:r>
      <w:r w:rsidR="00F5419D">
        <w:t>First, we used a dataset collected in the 1950s and any findings may not translate into current clinical practise.</w:t>
      </w:r>
      <w:r w:rsidR="00436FAF">
        <w:t xml:space="preserve"> Second, although the dataset was large, the number of HIE cases was low</w:t>
      </w:r>
      <w:r w:rsidR="00436FAF" w:rsidRPr="00436FAF">
        <w:rPr>
          <w:color w:val="FF0000"/>
        </w:rPr>
        <w:t xml:space="preserve">… cite something on </w:t>
      </w:r>
      <w:commentRangeStart w:id="15"/>
      <w:r w:rsidR="00436FAF" w:rsidRPr="00436FAF">
        <w:rPr>
          <w:color w:val="FF0000"/>
        </w:rPr>
        <w:t>class imbalance</w:t>
      </w:r>
      <w:commentRangeEnd w:id="15"/>
      <w:r w:rsidR="00BD05F9">
        <w:rPr>
          <w:rStyle w:val="CommentReference"/>
        </w:rPr>
        <w:commentReference w:id="15"/>
      </w:r>
      <w:r w:rsidR="00436FAF" w:rsidRPr="00436FAF">
        <w:rPr>
          <w:color w:val="FF0000"/>
        </w:rPr>
        <w:t>…</w:t>
      </w:r>
      <w:r w:rsidR="00436FAF">
        <w:t xml:space="preserve"> Lastly, we have not explored external validation to replicate these models on other datasets which is important to demonstrate the </w:t>
      </w:r>
      <w:r w:rsidR="009C2001">
        <w:t>validity</w:t>
      </w:r>
      <w:r w:rsidR="00436FAF">
        <w:t xml:space="preserve"> of automated model development.</w:t>
      </w:r>
    </w:p>
    <w:p w14:paraId="71654194" w14:textId="77777777" w:rsidR="007860C5" w:rsidRDefault="007860C5" w:rsidP="00FB5AFC"/>
    <w:p w14:paraId="7CDED0C8" w14:textId="5AFB2FCA" w:rsidR="00FB5AFC" w:rsidRPr="002F7193" w:rsidRDefault="00FB5AFC" w:rsidP="00FB5AFC">
      <w:pPr>
        <w:rPr>
          <w:i/>
          <w:iCs/>
        </w:rPr>
      </w:pPr>
      <w:r w:rsidRPr="002F7193">
        <w:rPr>
          <w:i/>
          <w:iCs/>
        </w:rPr>
        <w:t>Conclusions</w:t>
      </w:r>
    </w:p>
    <w:p w14:paraId="7B9BB93C" w14:textId="201E1B53" w:rsidR="00FB5AFC" w:rsidRDefault="00FB5AFC" w:rsidP="00FB5AFC"/>
    <w:p w14:paraId="3E0B019D" w14:textId="3FE06CAB" w:rsidR="00FB5AFC" w:rsidRDefault="00FB5AFC" w:rsidP="00FB5AFC">
      <w:pPr>
        <w:pStyle w:val="ListParagraph"/>
        <w:numPr>
          <w:ilvl w:val="0"/>
          <w:numId w:val="22"/>
        </w:numPr>
      </w:pPr>
      <w:r>
        <w:t>Results show promise for the possibility of real-time updated prediction</w:t>
      </w:r>
    </w:p>
    <w:p w14:paraId="1FB5BD01" w14:textId="4A3433C4" w:rsidR="00FA6BA7" w:rsidRPr="00E36243" w:rsidRDefault="00FA6BA7" w:rsidP="00FA6BA7">
      <w:pPr>
        <w:pStyle w:val="ListParagraph"/>
        <w:numPr>
          <w:ilvl w:val="1"/>
          <w:numId w:val="22"/>
        </w:numPr>
      </w:pPr>
      <w:r>
        <w:t>The methodology works though in this case add in later variables did not strongly change performance</w:t>
      </w: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6"/>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6"/>
      <w:r w:rsidRPr="00C81F80">
        <w:rPr>
          <w:rStyle w:val="CommentReference"/>
          <w:rFonts w:cstheme="minorHAnsi"/>
          <w:sz w:val="24"/>
          <w:szCs w:val="24"/>
        </w:rPr>
        <w:commentReference w:id="16"/>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4EB739D2" w14:textId="173583B7" w:rsidR="0035544D" w:rsidRPr="0035544D" w:rsidRDefault="002D6DBB" w:rsidP="0035544D">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35544D" w:rsidRPr="0035544D">
        <w:rPr>
          <w:rFonts w:ascii="Calibri" w:hAnsi="Calibri" w:cs="Calibri"/>
          <w:noProof/>
        </w:rPr>
        <w:t>[1]</w:t>
      </w:r>
      <w:r w:rsidR="0035544D" w:rsidRPr="0035544D">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35544D" w:rsidRPr="0035544D">
        <w:rPr>
          <w:rFonts w:ascii="Calibri" w:hAnsi="Calibri" w:cs="Calibri"/>
          <w:i/>
          <w:iCs/>
          <w:noProof/>
        </w:rPr>
        <w:t>BMC Med.</w:t>
      </w:r>
      <w:r w:rsidR="0035544D" w:rsidRPr="0035544D">
        <w:rPr>
          <w:rFonts w:ascii="Calibri" w:hAnsi="Calibri" w:cs="Calibri"/>
          <w:noProof/>
        </w:rPr>
        <w:t>, vol. 13, no. 1, pp. 1–10, Jan. 2015, doi: 10.1186/S12916-014-0241-Z/TABLES/1.</w:t>
      </w:r>
    </w:p>
    <w:p w14:paraId="66321104"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w:t>
      </w:r>
      <w:r w:rsidRPr="0035544D">
        <w:rPr>
          <w:rFonts w:ascii="Calibri" w:hAnsi="Calibri" w:cs="Calibri"/>
          <w:noProof/>
        </w:rPr>
        <w:tab/>
        <w:t>J. Stewart, G. Manmathan, and P. Wilkinson, “Primary prevention of cardiovascular disease: A review of contemporary guidance and literature,” doi: 10.1177/2048004016687211.</w:t>
      </w:r>
    </w:p>
    <w:p w14:paraId="29C3BD97"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3]</w:t>
      </w:r>
      <w:r w:rsidRPr="0035544D">
        <w:rPr>
          <w:rFonts w:ascii="Calibri" w:hAnsi="Calibri" w:cs="Calibri"/>
          <w:noProof/>
        </w:rPr>
        <w:tab/>
        <w:t xml:space="preserve">T. J. Loftus ID </w:t>
      </w:r>
      <w:r w:rsidRPr="0035544D">
        <w:rPr>
          <w:rFonts w:ascii="Calibri" w:hAnsi="Calibri" w:cs="Calibri"/>
          <w:i/>
          <w:iCs/>
          <w:noProof/>
        </w:rPr>
        <w:t>et al.</w:t>
      </w:r>
      <w:r w:rsidRPr="0035544D">
        <w:rPr>
          <w:rFonts w:ascii="Calibri" w:hAnsi="Calibri" w:cs="Calibri"/>
          <w:noProof/>
        </w:rPr>
        <w:t xml:space="preserve">, “Ideal algorithms in healthcare: Explainable, dynamic, precise, autonomous, fair, and reproducible,” </w:t>
      </w:r>
      <w:r w:rsidRPr="0035544D">
        <w:rPr>
          <w:rFonts w:ascii="Calibri" w:hAnsi="Calibri" w:cs="Calibri"/>
          <w:i/>
          <w:iCs/>
          <w:noProof/>
        </w:rPr>
        <w:t>PLOS Digit. Heal.</w:t>
      </w:r>
      <w:r w:rsidRPr="0035544D">
        <w:rPr>
          <w:rFonts w:ascii="Calibri" w:hAnsi="Calibri" w:cs="Calibri"/>
          <w:noProof/>
        </w:rPr>
        <w:t>, vol. 1, no. 1, p. e0000006, Jan. 2022, doi: 10.1371/JOURNAL.PDIG.0000006.</w:t>
      </w:r>
    </w:p>
    <w:p w14:paraId="554D1C5A"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4]</w:t>
      </w:r>
      <w:r w:rsidRPr="0035544D">
        <w:rPr>
          <w:rFonts w:ascii="Calibri" w:hAnsi="Calibri" w:cs="Calibri"/>
          <w:noProof/>
        </w:rPr>
        <w:tab/>
        <w:t xml:space="preserve">M. Z. I. Chowdhury and T. C. Turin, “Variable selection strategies and its importance in clinical prediction modelling,” </w:t>
      </w:r>
      <w:r w:rsidRPr="0035544D">
        <w:rPr>
          <w:rFonts w:ascii="Calibri" w:hAnsi="Calibri" w:cs="Calibri"/>
          <w:i/>
          <w:iCs/>
          <w:noProof/>
        </w:rPr>
        <w:t>Fam. Med. Community Heal.</w:t>
      </w:r>
      <w:r w:rsidRPr="0035544D">
        <w:rPr>
          <w:rFonts w:ascii="Calibri" w:hAnsi="Calibri" w:cs="Calibri"/>
          <w:noProof/>
        </w:rPr>
        <w:t>, vol. 8, no. 1, p. 262, Feb. 2020, doi: 10.1136/fmch-2019-000262.</w:t>
      </w:r>
    </w:p>
    <w:p w14:paraId="0A458203"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5]</w:t>
      </w:r>
      <w:r w:rsidRPr="0035544D">
        <w:rPr>
          <w:rFonts w:ascii="Calibri" w:hAnsi="Calibri" w:cs="Calibri"/>
          <w:noProof/>
        </w:rPr>
        <w:tab/>
        <w:t xml:space="preserve">D. C. Goff </w:t>
      </w:r>
      <w:r w:rsidRPr="0035544D">
        <w:rPr>
          <w:rFonts w:ascii="Calibri" w:hAnsi="Calibri" w:cs="Calibri"/>
          <w:i/>
          <w:iCs/>
          <w:noProof/>
        </w:rPr>
        <w:t>et al.</w:t>
      </w:r>
      <w:r w:rsidRPr="0035544D">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27997459"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6]</w:t>
      </w:r>
      <w:r w:rsidRPr="0035544D">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35544D">
        <w:rPr>
          <w:rFonts w:ascii="Calibri" w:hAnsi="Calibri" w:cs="Calibri"/>
          <w:i/>
          <w:iCs/>
          <w:noProof/>
        </w:rPr>
        <w:t>BMJ</w:t>
      </w:r>
      <w:r w:rsidRPr="0035544D">
        <w:rPr>
          <w:rFonts w:ascii="Calibri" w:hAnsi="Calibri" w:cs="Calibri"/>
          <w:noProof/>
        </w:rPr>
        <w:t>, vol. 357, May 2017, doi: 10.1136/BMJ.J2099.</w:t>
      </w:r>
    </w:p>
    <w:p w14:paraId="45114A35"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7]</w:t>
      </w:r>
      <w:r w:rsidRPr="0035544D">
        <w:rPr>
          <w:rFonts w:ascii="Calibri" w:hAnsi="Calibri" w:cs="Calibri"/>
          <w:noProof/>
        </w:rPr>
        <w:tab/>
        <w:t xml:space="preserve">B. G. Nordestgaard and A. Varbo, “Triglycerides and cardiovascular disease,” </w:t>
      </w:r>
      <w:r w:rsidRPr="0035544D">
        <w:rPr>
          <w:rFonts w:ascii="Calibri" w:hAnsi="Calibri" w:cs="Calibri"/>
          <w:i/>
          <w:iCs/>
          <w:noProof/>
        </w:rPr>
        <w:t>Lancet (London, England)</w:t>
      </w:r>
      <w:r w:rsidRPr="0035544D">
        <w:rPr>
          <w:rFonts w:ascii="Calibri" w:hAnsi="Calibri" w:cs="Calibri"/>
          <w:noProof/>
        </w:rPr>
        <w:t>, vol. 384, no. 9943, pp. 626–635, 2014, doi: 10.1016/S0140-6736(14)61177-6.</w:t>
      </w:r>
    </w:p>
    <w:p w14:paraId="43589EDB"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8]</w:t>
      </w:r>
      <w:r w:rsidRPr="0035544D">
        <w:rPr>
          <w:rFonts w:ascii="Calibri" w:hAnsi="Calibri" w:cs="Calibri"/>
          <w:noProof/>
        </w:rPr>
        <w:tab/>
        <w:t xml:space="preserve">R. Tibshirani, “Regression Shrinkage and Selection via the Lasso,” </w:t>
      </w:r>
      <w:r w:rsidRPr="0035544D">
        <w:rPr>
          <w:rFonts w:ascii="Calibri" w:hAnsi="Calibri" w:cs="Calibri"/>
          <w:i/>
          <w:iCs/>
          <w:noProof/>
        </w:rPr>
        <w:t>Source J. R. Stat. Soc. Ser. B</w:t>
      </w:r>
      <w:r w:rsidRPr="0035544D">
        <w:rPr>
          <w:rFonts w:ascii="Calibri" w:hAnsi="Calibri" w:cs="Calibri"/>
          <w:noProof/>
        </w:rPr>
        <w:t>, vol. 58, no. 1, pp. 267–288, 1996.</w:t>
      </w:r>
    </w:p>
    <w:p w14:paraId="39D31BF7"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9]</w:t>
      </w:r>
      <w:r w:rsidRPr="0035544D">
        <w:rPr>
          <w:rFonts w:ascii="Calibri" w:hAnsi="Calibri" w:cs="Calibri"/>
          <w:noProof/>
        </w:rPr>
        <w:tab/>
        <w:t xml:space="preserve">H. Zou and T. Hastie, “Regularization and variable selection via the elastic net,” </w:t>
      </w:r>
      <w:r w:rsidRPr="0035544D">
        <w:rPr>
          <w:rFonts w:ascii="Calibri" w:hAnsi="Calibri" w:cs="Calibri"/>
          <w:i/>
          <w:iCs/>
          <w:noProof/>
        </w:rPr>
        <w:t>J. R. Stat. Soc. Ser. B (Statistical Methodol.</w:t>
      </w:r>
      <w:r w:rsidRPr="0035544D">
        <w:rPr>
          <w:rFonts w:ascii="Calibri" w:hAnsi="Calibri" w:cs="Calibri"/>
          <w:noProof/>
        </w:rPr>
        <w:t>, vol. 67, no. 2, pp. 301–320, Apr. 2005, doi: 10.1111/J.1467-9868.2005.00503.X.</w:t>
      </w:r>
    </w:p>
    <w:p w14:paraId="72E4957D"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0]</w:t>
      </w:r>
      <w:r w:rsidRPr="0035544D">
        <w:rPr>
          <w:rFonts w:ascii="Calibri" w:hAnsi="Calibri" w:cs="Calibri"/>
          <w:noProof/>
        </w:rPr>
        <w:tab/>
        <w:t xml:space="preserve">R.-E. Fan, K.-W. Chang, C.-J. Hsieh, X.-R. Wang, and C.-J. Lin, “{LIBLINEAR}: A Library for Large Linear Classification,” </w:t>
      </w:r>
      <w:r w:rsidRPr="0035544D">
        <w:rPr>
          <w:rFonts w:ascii="Calibri" w:hAnsi="Calibri" w:cs="Calibri"/>
          <w:i/>
          <w:iCs/>
          <w:noProof/>
        </w:rPr>
        <w:t>J. Mach. Learn. Res.</w:t>
      </w:r>
      <w:r w:rsidRPr="0035544D">
        <w:rPr>
          <w:rFonts w:ascii="Calibri" w:hAnsi="Calibri" w:cs="Calibri"/>
          <w:noProof/>
        </w:rPr>
        <w:t>, vol. 9, pp. 1871–1874, 2008.</w:t>
      </w:r>
    </w:p>
    <w:p w14:paraId="4647D68B"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1]</w:t>
      </w:r>
      <w:r w:rsidRPr="0035544D">
        <w:rPr>
          <w:rFonts w:ascii="Calibri" w:hAnsi="Calibri" w:cs="Calibri"/>
          <w:noProof/>
        </w:rPr>
        <w:tab/>
        <w:t xml:space="preserve">P. Geurts, D. Ernst, and L. Wehenkel, “Extremely randomized trees,” </w:t>
      </w:r>
      <w:r w:rsidRPr="0035544D">
        <w:rPr>
          <w:rFonts w:ascii="Calibri" w:hAnsi="Calibri" w:cs="Calibri"/>
          <w:i/>
          <w:iCs/>
          <w:noProof/>
        </w:rPr>
        <w:t>Mach. Learn. 2006 631</w:t>
      </w:r>
      <w:r w:rsidRPr="0035544D">
        <w:rPr>
          <w:rFonts w:ascii="Calibri" w:hAnsi="Calibri" w:cs="Calibri"/>
          <w:noProof/>
        </w:rPr>
        <w:t>, vol. 63, no. 1, pp. 3–42, Mar. 2006, doi: 10.1007/S10994-006-6226-1.</w:t>
      </w:r>
    </w:p>
    <w:p w14:paraId="4CFE6F55"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2]</w:t>
      </w:r>
      <w:r w:rsidRPr="0035544D">
        <w:rPr>
          <w:rFonts w:ascii="Calibri" w:hAnsi="Calibri" w:cs="Calibri"/>
          <w:noProof/>
        </w:rPr>
        <w:tab/>
        <w:t>L. Breiman, “Random Forests,” vol. 45, pp. 5–32, 2001.</w:t>
      </w:r>
    </w:p>
    <w:p w14:paraId="5801EBBD"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3]</w:t>
      </w:r>
      <w:r w:rsidRPr="0035544D">
        <w:rPr>
          <w:rFonts w:ascii="Calibri" w:hAnsi="Calibri" w:cs="Calibri"/>
          <w:noProof/>
        </w:rPr>
        <w:tab/>
        <w:t>I. Guyon, J. Weston, and S. Barnhill, “Gene Selection for Cancer Classification using Support Vector Machines,” vol. 46, pp. 389–422, 2002.</w:t>
      </w:r>
    </w:p>
    <w:p w14:paraId="5CBDA606"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4]</w:t>
      </w:r>
      <w:r w:rsidRPr="0035544D">
        <w:rPr>
          <w:rFonts w:ascii="Calibri" w:hAnsi="Calibri" w:cs="Calibri"/>
          <w:noProof/>
        </w:rPr>
        <w:tab/>
        <w:t xml:space="preserve">N. McBride </w:t>
      </w:r>
      <w:r w:rsidRPr="0035544D">
        <w:rPr>
          <w:rFonts w:ascii="Calibri" w:hAnsi="Calibri" w:cs="Calibri"/>
          <w:i/>
          <w:iCs/>
          <w:noProof/>
        </w:rPr>
        <w:t>et al.</w:t>
      </w:r>
      <w:r w:rsidRPr="0035544D">
        <w:rPr>
          <w:rFonts w:ascii="Calibri" w:hAnsi="Calibri" w:cs="Calibri"/>
          <w:noProof/>
        </w:rPr>
        <w:t xml:space="preserve">, “Do nuclear magnetic resonance (NMR)-based metabolomics improve the prediction of pregnancy-related disorders? Findings from a UK birth cohort with independent validation,” </w:t>
      </w:r>
      <w:r w:rsidRPr="0035544D">
        <w:rPr>
          <w:rFonts w:ascii="Calibri" w:hAnsi="Calibri" w:cs="Calibri"/>
          <w:i/>
          <w:iCs/>
          <w:noProof/>
        </w:rPr>
        <w:t>BMC Med.</w:t>
      </w:r>
      <w:r w:rsidRPr="0035544D">
        <w:rPr>
          <w:rFonts w:ascii="Calibri" w:hAnsi="Calibri" w:cs="Calibri"/>
          <w:noProof/>
        </w:rPr>
        <w:t>, vol. 18, no. 1, p. 366, Dec. 2020, doi: 10.1186/s12916-020-01819-z.</w:t>
      </w:r>
    </w:p>
    <w:p w14:paraId="72971163"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5]</w:t>
      </w:r>
      <w:r w:rsidRPr="0035544D">
        <w:rPr>
          <w:rFonts w:ascii="Calibri" w:hAnsi="Calibri" w:cs="Calibri"/>
          <w:noProof/>
        </w:rPr>
        <w:tab/>
        <w:t xml:space="preserve">N. McBride </w:t>
      </w:r>
      <w:r w:rsidRPr="0035544D">
        <w:rPr>
          <w:rFonts w:ascii="Calibri" w:hAnsi="Calibri" w:cs="Calibri"/>
          <w:i/>
          <w:iCs/>
          <w:noProof/>
        </w:rPr>
        <w:t>et al.</w:t>
      </w:r>
      <w:r w:rsidRPr="0035544D">
        <w:rPr>
          <w:rFonts w:ascii="Calibri" w:hAnsi="Calibri" w:cs="Calibri"/>
          <w:noProof/>
        </w:rPr>
        <w:t xml:space="preserve">, “Do Mass Spectrometry-Derived Metabolomics Improve the Prediction of Pregnancy-Related Disorders? Findings from a UK Birth Cohort with Independent Validation,” </w:t>
      </w:r>
      <w:r w:rsidRPr="0035544D">
        <w:rPr>
          <w:rFonts w:ascii="Calibri" w:hAnsi="Calibri" w:cs="Calibri"/>
          <w:i/>
          <w:iCs/>
          <w:noProof/>
        </w:rPr>
        <w:t>Metab. 2021, Vol. 11, Page 530</w:t>
      </w:r>
      <w:r w:rsidRPr="0035544D">
        <w:rPr>
          <w:rFonts w:ascii="Calibri" w:hAnsi="Calibri" w:cs="Calibri"/>
          <w:noProof/>
        </w:rPr>
        <w:t>, vol. 11, no. 8, p. 530, Aug. 2021, doi: 10.3390/METABO11080530.</w:t>
      </w:r>
    </w:p>
    <w:p w14:paraId="288301AC"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6]</w:t>
      </w:r>
      <w:r w:rsidRPr="0035544D">
        <w:rPr>
          <w:rFonts w:ascii="Calibri" w:hAnsi="Calibri" w:cs="Calibri"/>
          <w:noProof/>
        </w:rPr>
        <w:tab/>
        <w:t xml:space="preserve">B. K. Beaulieu-Jones </w:t>
      </w:r>
      <w:r w:rsidRPr="0035544D">
        <w:rPr>
          <w:rFonts w:ascii="Calibri" w:hAnsi="Calibri" w:cs="Calibri"/>
          <w:i/>
          <w:iCs/>
          <w:noProof/>
        </w:rPr>
        <w:t>et al.</w:t>
      </w:r>
      <w:r w:rsidRPr="0035544D">
        <w:rPr>
          <w:rFonts w:ascii="Calibri" w:hAnsi="Calibri" w:cs="Calibri"/>
          <w:noProof/>
        </w:rPr>
        <w:t>, “ARTICLE Machine learning for patient risk stratification: standing on, or looking over, the shoulders of clinicians?,” doi: 10.1038/s41746-021-00426-3.</w:t>
      </w:r>
    </w:p>
    <w:p w14:paraId="44E3DCF4"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lastRenderedPageBreak/>
        <w:t>[17]</w:t>
      </w:r>
      <w:r w:rsidRPr="0035544D">
        <w:rPr>
          <w:rFonts w:ascii="Calibri" w:hAnsi="Calibri" w:cs="Calibri"/>
          <w:noProof/>
        </w:rPr>
        <w:tab/>
        <w:t xml:space="preserve">J. J. Kurinczuk, M. White-Koning, and N. Badawi, “Epidemiology of neonatal encephalopathy and hypoxic–ischaemic encephalopathy,” </w:t>
      </w:r>
      <w:r w:rsidRPr="0035544D">
        <w:rPr>
          <w:rFonts w:ascii="Calibri" w:hAnsi="Calibri" w:cs="Calibri"/>
          <w:i/>
          <w:iCs/>
          <w:noProof/>
        </w:rPr>
        <w:t>Early Hum. Dev.</w:t>
      </w:r>
      <w:r w:rsidRPr="0035544D">
        <w:rPr>
          <w:rFonts w:ascii="Calibri" w:hAnsi="Calibri" w:cs="Calibri"/>
          <w:noProof/>
        </w:rPr>
        <w:t>, vol. 86, no. 6, pp. 329–338, Jun. 2010, doi: 10.1016/J.EARLHUMDEV.2010.05.010.</w:t>
      </w:r>
    </w:p>
    <w:p w14:paraId="74A062B1"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8]</w:t>
      </w:r>
      <w:r w:rsidRPr="0035544D">
        <w:rPr>
          <w:rFonts w:ascii="Calibri" w:hAnsi="Calibri" w:cs="Calibri"/>
          <w:noProof/>
        </w:rPr>
        <w:tab/>
        <w:t xml:space="preserve">D. V. Azzopardi </w:t>
      </w:r>
      <w:r w:rsidRPr="0035544D">
        <w:rPr>
          <w:rFonts w:ascii="Calibri" w:hAnsi="Calibri" w:cs="Calibri"/>
          <w:i/>
          <w:iCs/>
          <w:noProof/>
        </w:rPr>
        <w:t>et al.</w:t>
      </w:r>
      <w:r w:rsidRPr="0035544D">
        <w:rPr>
          <w:rFonts w:ascii="Calibri" w:hAnsi="Calibri" w:cs="Calibri"/>
          <w:noProof/>
        </w:rPr>
        <w:t xml:space="preserve">, “Moderate Hypothermia to Treat Perinatal Asphyxial Encephalopathy,” </w:t>
      </w:r>
      <w:r w:rsidRPr="0035544D">
        <w:rPr>
          <w:rFonts w:ascii="Calibri" w:hAnsi="Calibri" w:cs="Calibri"/>
          <w:i/>
          <w:iCs/>
          <w:noProof/>
        </w:rPr>
        <w:t>N. Engl. J. Med.</w:t>
      </w:r>
      <w:r w:rsidRPr="0035544D">
        <w:rPr>
          <w:rFonts w:ascii="Calibri" w:hAnsi="Calibri" w:cs="Calibri"/>
          <w:noProof/>
        </w:rPr>
        <w:t>, vol. 361, no. 14, pp. 1349–1358, Oct. 2009, doi: 10.1056/nejmoa0900854.</w:t>
      </w:r>
    </w:p>
    <w:p w14:paraId="47F70946"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19]</w:t>
      </w:r>
      <w:r w:rsidRPr="0035544D">
        <w:rPr>
          <w:rFonts w:ascii="Calibri" w:hAnsi="Calibri" w:cs="Calibri"/>
          <w:noProof/>
        </w:rPr>
        <w:tab/>
        <w:t xml:space="preserve">D. E. Odd, D. Gunnell, G. Lewis, and F. Rasmussen, “Long-term impact of poor birth condition on social and economic outcomes in early adulthood,” </w:t>
      </w:r>
      <w:r w:rsidRPr="0035544D">
        <w:rPr>
          <w:rFonts w:ascii="Calibri" w:hAnsi="Calibri" w:cs="Calibri"/>
          <w:i/>
          <w:iCs/>
          <w:noProof/>
        </w:rPr>
        <w:t>Pediatrics</w:t>
      </w:r>
      <w:r w:rsidRPr="0035544D">
        <w:rPr>
          <w:rFonts w:ascii="Calibri" w:hAnsi="Calibri" w:cs="Calibri"/>
          <w:noProof/>
        </w:rPr>
        <w:t>, vol. 127, no. 6, Jun. 2011, doi: 10.1542/peds.2010-3604.</w:t>
      </w:r>
    </w:p>
    <w:p w14:paraId="6B2BAEB3"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0]</w:t>
      </w:r>
      <w:r w:rsidRPr="0035544D">
        <w:rPr>
          <w:rFonts w:ascii="Calibri" w:hAnsi="Calibri" w:cs="Calibri"/>
          <w:noProof/>
        </w:rPr>
        <w:tab/>
        <w:t xml:space="preserve">G. Molina </w:t>
      </w:r>
      <w:r w:rsidRPr="0035544D">
        <w:rPr>
          <w:rFonts w:ascii="Calibri" w:hAnsi="Calibri" w:cs="Calibri"/>
          <w:i/>
          <w:iCs/>
          <w:noProof/>
        </w:rPr>
        <w:t>et al.</w:t>
      </w:r>
      <w:r w:rsidRPr="0035544D">
        <w:rPr>
          <w:rFonts w:ascii="Calibri" w:hAnsi="Calibri" w:cs="Calibri"/>
          <w:noProof/>
        </w:rPr>
        <w:t xml:space="preserve">, “Relationship between cesarean delivery rate and maternal and neonatal mortality,” </w:t>
      </w:r>
      <w:r w:rsidRPr="0035544D">
        <w:rPr>
          <w:rFonts w:ascii="Calibri" w:hAnsi="Calibri" w:cs="Calibri"/>
          <w:i/>
          <w:iCs/>
          <w:noProof/>
        </w:rPr>
        <w:t>JAMA - J. Am. Med. Assoc.</w:t>
      </w:r>
      <w:r w:rsidRPr="0035544D">
        <w:rPr>
          <w:rFonts w:ascii="Calibri" w:hAnsi="Calibri" w:cs="Calibri"/>
          <w:noProof/>
        </w:rPr>
        <w:t>, vol. 314, no. 21, pp. 2263–2270, Dec. 2015, doi: 10.1001/jama.2015.15553.</w:t>
      </w:r>
    </w:p>
    <w:p w14:paraId="05D9F4EE"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1]</w:t>
      </w:r>
      <w:r w:rsidRPr="0035544D">
        <w:rPr>
          <w:rFonts w:ascii="Calibri" w:hAnsi="Calibri" w:cs="Calibri"/>
          <w:noProof/>
        </w:rPr>
        <w:tab/>
        <w:t xml:space="preserve">N. Badawi </w:t>
      </w:r>
      <w:r w:rsidRPr="0035544D">
        <w:rPr>
          <w:rFonts w:ascii="Calibri" w:hAnsi="Calibri" w:cs="Calibri"/>
          <w:i/>
          <w:iCs/>
          <w:noProof/>
        </w:rPr>
        <w:t>et al.</w:t>
      </w:r>
      <w:r w:rsidRPr="0035544D">
        <w:rPr>
          <w:rFonts w:ascii="Calibri" w:hAnsi="Calibri" w:cs="Calibri"/>
          <w:noProof/>
        </w:rPr>
        <w:t xml:space="preserve">, “Intrapartum risk factors for newborn encephalopathy: the Western Australian case-control study,” </w:t>
      </w:r>
      <w:r w:rsidRPr="0035544D">
        <w:rPr>
          <w:rFonts w:ascii="Calibri" w:hAnsi="Calibri" w:cs="Calibri"/>
          <w:i/>
          <w:iCs/>
          <w:noProof/>
        </w:rPr>
        <w:t>Bmj</w:t>
      </w:r>
      <w:r w:rsidRPr="0035544D">
        <w:rPr>
          <w:rFonts w:ascii="Calibri" w:hAnsi="Calibri" w:cs="Calibri"/>
          <w:noProof/>
        </w:rPr>
        <w:t>, vol. 317, no. 7172, pp. 1554–1558, 1998.</w:t>
      </w:r>
    </w:p>
    <w:p w14:paraId="1595F128"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2]</w:t>
      </w:r>
      <w:r w:rsidRPr="0035544D">
        <w:rPr>
          <w:rFonts w:ascii="Calibri" w:hAnsi="Calibri" w:cs="Calibri"/>
          <w:noProof/>
        </w:rPr>
        <w:tab/>
        <w:t xml:space="preserve">N. Badawi </w:t>
      </w:r>
      <w:r w:rsidRPr="0035544D">
        <w:rPr>
          <w:rFonts w:ascii="Calibri" w:hAnsi="Calibri" w:cs="Calibri"/>
          <w:i/>
          <w:iCs/>
          <w:noProof/>
        </w:rPr>
        <w:t>et al.</w:t>
      </w:r>
      <w:r w:rsidRPr="0035544D">
        <w:rPr>
          <w:rFonts w:ascii="Calibri" w:hAnsi="Calibri" w:cs="Calibri"/>
          <w:noProof/>
        </w:rPr>
        <w:t xml:space="preserve">, “Antepartum risk factors for newborn encephalopathy: the Western Australian case-control study,” </w:t>
      </w:r>
      <w:r w:rsidRPr="0035544D">
        <w:rPr>
          <w:rFonts w:ascii="Calibri" w:hAnsi="Calibri" w:cs="Calibri"/>
          <w:i/>
          <w:iCs/>
          <w:noProof/>
        </w:rPr>
        <w:t>Bmj</w:t>
      </w:r>
      <w:r w:rsidRPr="0035544D">
        <w:rPr>
          <w:rFonts w:ascii="Calibri" w:hAnsi="Calibri" w:cs="Calibri"/>
          <w:noProof/>
        </w:rPr>
        <w:t>, vol. 317, no. 7172, pp. 1549–1553, 1998.</w:t>
      </w:r>
    </w:p>
    <w:p w14:paraId="345142D4"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3]</w:t>
      </w:r>
      <w:r w:rsidRPr="0035544D">
        <w:rPr>
          <w:rFonts w:ascii="Calibri" w:hAnsi="Calibri" w:cs="Calibri"/>
          <w:noProof/>
        </w:rPr>
        <w:tab/>
        <w:t xml:space="preserve">D. E. Odd, G. Lewis, A. Whitelaw, and D. Gunnell, “Resuscitation at birth and cognition at 8 years of age: a cohort study,” </w:t>
      </w:r>
      <w:r w:rsidRPr="0035544D">
        <w:rPr>
          <w:rFonts w:ascii="Calibri" w:hAnsi="Calibri" w:cs="Calibri"/>
          <w:i/>
          <w:iCs/>
          <w:noProof/>
        </w:rPr>
        <w:t>Lancet</w:t>
      </w:r>
      <w:r w:rsidRPr="0035544D">
        <w:rPr>
          <w:rFonts w:ascii="Calibri" w:hAnsi="Calibri" w:cs="Calibri"/>
          <w:noProof/>
        </w:rPr>
        <w:t>, vol. 373, no. 9675, pp. 1615–1622, 2009, doi: 10.1016/S0140-6736(09)60244-0.</w:t>
      </w:r>
    </w:p>
    <w:p w14:paraId="2C7D9ACE"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4]</w:t>
      </w:r>
      <w:r w:rsidRPr="0035544D">
        <w:rPr>
          <w:rFonts w:ascii="Calibri" w:hAnsi="Calibri" w:cs="Calibri"/>
          <w:noProof/>
        </w:rPr>
        <w:tab/>
        <w:t>“scikit-learn: machine learning in Python — scikit-learn 0.21.3 documentation.” https://scikit-learn.org/stable/index.html (accessed Sep. 10, 2019).</w:t>
      </w:r>
    </w:p>
    <w:p w14:paraId="69A897DE"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5]</w:t>
      </w:r>
      <w:r w:rsidRPr="0035544D">
        <w:rPr>
          <w:rFonts w:ascii="Calibri" w:hAnsi="Calibri" w:cs="Calibri"/>
          <w:noProof/>
        </w:rPr>
        <w:tab/>
        <w:t>A. M. Alaa and M. Van Der Schaar, “AutoPrognosis: Automated Clinical Prognostic Modeling via Bayesian Optimization with Structured Kernel Learning,” 2018.</w:t>
      </w:r>
    </w:p>
    <w:p w14:paraId="03D700FC"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6]</w:t>
      </w:r>
      <w:r w:rsidRPr="0035544D">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35544D">
        <w:rPr>
          <w:rFonts w:ascii="Calibri" w:hAnsi="Calibri" w:cs="Calibri"/>
          <w:i/>
          <w:iCs/>
          <w:noProof/>
        </w:rPr>
        <w:t>PLoS One</w:t>
      </w:r>
      <w:r w:rsidRPr="0035544D">
        <w:rPr>
          <w:rFonts w:ascii="Calibri" w:hAnsi="Calibri" w:cs="Calibri"/>
          <w:noProof/>
        </w:rPr>
        <w:t>, vol. 14, no. 5, p. e0213653, May 2019, doi: 10.1371/journal.pone.0213653.</w:t>
      </w:r>
    </w:p>
    <w:p w14:paraId="6A4D7526"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7]</w:t>
      </w:r>
      <w:r w:rsidRPr="0035544D">
        <w:rPr>
          <w:rFonts w:ascii="Calibri" w:hAnsi="Calibri" w:cs="Calibri"/>
          <w:noProof/>
        </w:rPr>
        <w:tab/>
        <w:t xml:space="preserve">A. M. Alaa and M. van der Schaar, “Prognostication and Risk Factors for Cystic Fibrosis via Automated Machine Learning,” </w:t>
      </w:r>
      <w:r w:rsidRPr="0035544D">
        <w:rPr>
          <w:rFonts w:ascii="Calibri" w:hAnsi="Calibri" w:cs="Calibri"/>
          <w:i/>
          <w:iCs/>
          <w:noProof/>
        </w:rPr>
        <w:t>Sci. Rep.</w:t>
      </w:r>
      <w:r w:rsidRPr="0035544D">
        <w:rPr>
          <w:rFonts w:ascii="Calibri" w:hAnsi="Calibri" w:cs="Calibri"/>
          <w:noProof/>
        </w:rPr>
        <w:t>, vol. 8, no. 1, p. 11242, Dec. 2018, doi: 10.1038/s41598-018-29523-2.</w:t>
      </w:r>
    </w:p>
    <w:p w14:paraId="38941616"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8]</w:t>
      </w:r>
      <w:r w:rsidRPr="0035544D">
        <w:rPr>
          <w:rFonts w:ascii="Calibri" w:hAnsi="Calibri" w:cs="Calibri"/>
          <w:noProof/>
        </w:rPr>
        <w:tab/>
        <w:t xml:space="preserve">T. Li, C. Gao, C. Yan, S. Osmundson, B. A. Malin, and Y. Chen, “Predicting Neonatal Encephalopathy From Maternal Data in Electronic Medical Records,” </w:t>
      </w:r>
      <w:r w:rsidRPr="0035544D">
        <w:rPr>
          <w:rFonts w:ascii="Calibri" w:hAnsi="Calibri" w:cs="Calibri"/>
          <w:i/>
          <w:iCs/>
          <w:noProof/>
        </w:rPr>
        <w:t>AMIA Summits Transl. Sci. Proc.</w:t>
      </w:r>
      <w:r w:rsidRPr="0035544D">
        <w:rPr>
          <w:rFonts w:ascii="Calibri" w:hAnsi="Calibri" w:cs="Calibri"/>
          <w:noProof/>
        </w:rPr>
        <w:t>, vol. 2018, p. 359, 2018, Accessed: Jan. 26, 2022. [Online]. Available: /pmc/articles/PMC5961831/.</w:t>
      </w:r>
    </w:p>
    <w:p w14:paraId="24201752"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29]</w:t>
      </w:r>
      <w:r w:rsidRPr="0035544D">
        <w:rPr>
          <w:rFonts w:ascii="Calibri" w:hAnsi="Calibri" w:cs="Calibri"/>
          <w:noProof/>
        </w:rPr>
        <w:tab/>
        <w:t xml:space="preserve">C. Gao, C. Yan, S. Osmundson, B. A. Malin, and Y. Chen, “A deep learning approach to predict neonatal encephalopathy from electronic health records,” </w:t>
      </w:r>
      <w:r w:rsidRPr="0035544D">
        <w:rPr>
          <w:rFonts w:ascii="Calibri" w:hAnsi="Calibri" w:cs="Calibri"/>
          <w:i/>
          <w:iCs/>
          <w:noProof/>
        </w:rPr>
        <w:t>2019 IEEE Int. Conf. Healthc. Informatics, ICHI 2019</w:t>
      </w:r>
      <w:r w:rsidRPr="0035544D">
        <w:rPr>
          <w:rFonts w:ascii="Calibri" w:hAnsi="Calibri" w:cs="Calibri"/>
          <w:noProof/>
        </w:rPr>
        <w:t>, Jun. 2019, doi: 10.1109/ICHI.2019.8904667.</w:t>
      </w:r>
    </w:p>
    <w:p w14:paraId="7E2B69A5"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30]</w:t>
      </w:r>
      <w:r w:rsidRPr="0035544D">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35544D">
        <w:rPr>
          <w:rFonts w:ascii="Calibri" w:hAnsi="Calibri" w:cs="Calibri"/>
          <w:i/>
          <w:iCs/>
          <w:noProof/>
        </w:rPr>
        <w:t>Journal of Clinical Epidemiology</w:t>
      </w:r>
      <w:r w:rsidRPr="0035544D">
        <w:rPr>
          <w:rFonts w:ascii="Calibri" w:hAnsi="Calibri" w:cs="Calibri"/>
          <w:noProof/>
        </w:rPr>
        <w:t>, vol. 110. Elsevier USA, pp. 12–22, Jun. 01, 2019, doi: 10.1016/j.jclinepi.2019.02.004.</w:t>
      </w:r>
    </w:p>
    <w:p w14:paraId="6280DC5F" w14:textId="77777777" w:rsidR="0035544D" w:rsidRPr="0035544D" w:rsidRDefault="0035544D" w:rsidP="0035544D">
      <w:pPr>
        <w:widowControl w:val="0"/>
        <w:autoSpaceDE w:val="0"/>
        <w:autoSpaceDN w:val="0"/>
        <w:adjustRightInd w:val="0"/>
        <w:ind w:left="640" w:hanging="640"/>
        <w:rPr>
          <w:rFonts w:ascii="Calibri" w:hAnsi="Calibri" w:cs="Calibri"/>
          <w:noProof/>
        </w:rPr>
      </w:pPr>
      <w:r w:rsidRPr="0035544D">
        <w:rPr>
          <w:rFonts w:ascii="Calibri" w:hAnsi="Calibri" w:cs="Calibri"/>
          <w:noProof/>
        </w:rPr>
        <w:t>[31]</w:t>
      </w:r>
      <w:r w:rsidRPr="0035544D">
        <w:rPr>
          <w:rFonts w:ascii="Calibri" w:hAnsi="Calibri" w:cs="Calibri"/>
          <w:noProof/>
        </w:rPr>
        <w:tab/>
        <w:t xml:space="preserve">S. Nembrini, I. R. König, and M. N. Wright, “The revival of the Gini importance?,” </w:t>
      </w:r>
      <w:r w:rsidRPr="0035544D">
        <w:rPr>
          <w:rFonts w:ascii="Calibri" w:hAnsi="Calibri" w:cs="Calibri"/>
          <w:i/>
          <w:iCs/>
          <w:noProof/>
        </w:rPr>
        <w:t>Bioinformatics</w:t>
      </w:r>
      <w:r w:rsidRPr="0035544D">
        <w:rPr>
          <w:rFonts w:ascii="Calibri" w:hAnsi="Calibri" w:cs="Calibri"/>
          <w:noProof/>
        </w:rPr>
        <w:t>, vol. 34, no. 21, p. 3711, Nov. 2018, doi: 10.1093/BIOINFORMATICS/BTY373.</w:t>
      </w:r>
    </w:p>
    <w:p w14:paraId="43C9423F" w14:textId="0493050D" w:rsidR="002D6DBB" w:rsidRPr="00C81F80" w:rsidRDefault="002D6DBB" w:rsidP="0035544D">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sensory or developmental disorder in siblings  </w:t>
      </w:r>
    </w:p>
    <w:p w14:paraId="74AE18B4" w14:textId="77777777" w:rsidR="00F27DC2" w:rsidRPr="00C81F80" w:rsidRDefault="00F27DC2" w:rsidP="00172234">
      <w:pPr>
        <w:rPr>
          <w:rFonts w:cstheme="minorHAnsi"/>
        </w:rPr>
      </w:pPr>
      <w:r w:rsidRPr="00C81F80">
        <w:rPr>
          <w:rFonts w:cstheme="minorHAnsi"/>
        </w:rPr>
        <w:t>** APH, eclampsia, uterine ruptur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east absolute shrinkag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east absolute shrinkag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Cord prolapse</w:t>
            </w:r>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36265E04"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5A7202">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1], [22]","plainTextFormattedCitation":"[21], [22]","previouslyFormattedCitation":"[21], [22]"},"properties":{"noteIndex":0},"schema":"https://github.com/citation-style-language/schema/raw/master/csl-citation.json"}</w:instrText>
      </w:r>
      <w:r w:rsidR="00B3226D">
        <w:rPr>
          <w:rFonts w:cstheme="minorHAnsi"/>
          <w:bCs/>
          <w:i/>
          <w:iCs/>
        </w:rPr>
        <w:fldChar w:fldCharType="separate"/>
      </w:r>
      <w:r w:rsidR="005A7202" w:rsidRPr="005A7202">
        <w:rPr>
          <w:rFonts w:cstheme="minorHAnsi"/>
          <w:bCs/>
          <w:iCs/>
          <w:noProof/>
        </w:rPr>
        <w:t>[21], [22]</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31674D97"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E2645F">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1]","plainTextFormattedCitation":"[31]","previouslyFormattedCitation":"[31]"},"properties":{"noteIndex":0},"schema":"https://github.com/citation-style-language/schema/raw/master/csl-citation.json"}</w:instrText>
            </w:r>
            <w:r w:rsidR="00B858B4">
              <w:rPr>
                <w:rFonts w:cstheme="minorHAnsi"/>
                <w:bCs/>
              </w:rPr>
              <w:fldChar w:fldCharType="separate"/>
            </w:r>
            <w:r w:rsidR="00D17FA8" w:rsidRPr="00D17FA8">
              <w:rPr>
                <w:rFonts w:cstheme="minorHAnsi"/>
                <w:bCs/>
                <w:noProof/>
              </w:rPr>
              <w:t>[31]</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east absolute shrinkag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17"/>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17"/>
      <w:r w:rsidR="006D605A">
        <w:rPr>
          <w:rStyle w:val="CommentReference"/>
        </w:rPr>
        <w:commentReference w:id="17"/>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8"/>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8"/>
      <w:r w:rsidR="00DB77C4" w:rsidRPr="00C81F80">
        <w:rPr>
          <w:rStyle w:val="CommentReference"/>
        </w:rPr>
        <w:commentReference w:id="18"/>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 .. without that it is not possible to interpret the results</w:t>
      </w:r>
    </w:p>
  </w:comment>
  <w:comment w:id="3"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4"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5"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6"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7"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8"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9"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10"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11"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2" w:author="Matt Lyon" w:date="2022-01-26T16:03:00Z" w:initials="ML">
    <w:p w14:paraId="10DEBFC6" w14:textId="03ED5288" w:rsidR="0062208B" w:rsidRDefault="0062208B" w:rsidP="0062208B">
      <w:pPr>
        <w:pStyle w:val="CommentText"/>
      </w:pPr>
      <w:r>
        <w:rPr>
          <w:rStyle w:val="CommentReference"/>
        </w:rPr>
        <w:annotationRef/>
      </w: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w:t>
      </w:r>
    </w:p>
  </w:comment>
  <w:comment w:id="13" w:author="Matt Lyon" w:date="2022-01-27T14:28:00Z" w:initials="ML">
    <w:p w14:paraId="0904214C" w14:textId="2CC946C4" w:rsidR="00AC0442" w:rsidRDefault="00AC0442">
      <w:pPr>
        <w:pStyle w:val="CommentText"/>
      </w:pPr>
      <w:r>
        <w:rPr>
          <w:rStyle w:val="CommentReference"/>
        </w:rPr>
        <w:annotationRef/>
      </w:r>
      <w:r w:rsidRPr="00AC0442">
        <w:t>https://ieeexplore.ieee.org/stamp/stamp.jsp?tp=&amp;arnumber=8904667</w:t>
      </w:r>
    </w:p>
  </w:comment>
  <w:comment w:id="14" w:author="Matt Lyon" w:date="2022-01-27T14:28:00Z" w:initials="ML">
    <w:p w14:paraId="40AC8F84" w14:textId="3215F1D1" w:rsidR="00AC0442" w:rsidRDefault="00AC0442">
      <w:pPr>
        <w:pStyle w:val="CommentText"/>
      </w:pPr>
      <w:r>
        <w:rPr>
          <w:rStyle w:val="CommentReference"/>
        </w:rPr>
        <w:annotationRef/>
      </w:r>
      <w:r w:rsidRPr="00AC0442">
        <w:t>https://www.ncbi.nlm.nih.gov/pmc/articles/PMC5961831/</w:t>
      </w:r>
    </w:p>
  </w:comment>
  <w:comment w:id="15" w:author="Matt Lyon" w:date="2022-01-31T14:41:00Z" w:initials="ML">
    <w:p w14:paraId="470A4F23" w14:textId="74DBF5ED" w:rsidR="00BD05F9" w:rsidRDefault="00BD05F9">
      <w:pPr>
        <w:pStyle w:val="CommentText"/>
      </w:pPr>
      <w:r>
        <w:rPr>
          <w:rStyle w:val="CommentReference"/>
        </w:rPr>
        <w:annotationRef/>
      </w:r>
      <w:r w:rsidRPr="00BD05F9">
        <w:t>https://ieeexplore.ieee.org/abstract/document/5128907</w:t>
      </w:r>
    </w:p>
  </w:comment>
  <w:comment w:id="16"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7"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18"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50626AD5" w15:done="0"/>
  <w15:commentEx w15:paraId="704C9412" w15:paraIdParent="50626AD5" w15:done="0"/>
  <w15:commentEx w15:paraId="189C5614" w15:done="0"/>
  <w15:commentEx w15:paraId="09AA7605" w15:paraIdParent="189C5614" w15:done="0"/>
  <w15:commentEx w15:paraId="454D9109" w15:done="0"/>
  <w15:commentEx w15:paraId="6BB2C8EB" w15:paraIdParent="454D9109" w15:done="0"/>
  <w15:commentEx w15:paraId="5B9285A7" w15:done="0"/>
  <w15:commentEx w15:paraId="0FBF7CC1" w15:done="0"/>
  <w15:commentEx w15:paraId="7F042107" w15:done="0"/>
  <w15:commentEx w15:paraId="0A570F65" w15:done="0"/>
  <w15:commentEx w15:paraId="10DEBFC6" w15:done="0"/>
  <w15:commentEx w15:paraId="0904214C" w15:done="0"/>
  <w15:commentEx w15:paraId="40AC8F84" w15:done="0"/>
  <w15:commentEx w15:paraId="470A4F23" w15:done="0"/>
  <w15:commentEx w15:paraId="058ACD15" w15:done="0"/>
  <w15:commentEx w15:paraId="16DD39D8"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4206922" w16cex:dateUtc="2021-04-13T18:01:00Z"/>
  <w16cex:commentExtensible w16cex:durableId="25A23014" w16cex:dateUtc="2022-01-31T09:53: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D2A76" w16cex:dateUtc="2022-01-27T14:28:00Z"/>
  <w16cex:commentExtensible w16cex:durableId="259D2A80" w16cex:dateUtc="2022-01-27T14:28:00Z"/>
  <w16cex:commentExtensible w16cex:durableId="25A27383" w16cex:dateUtc="2022-01-31T14:41:00Z"/>
  <w16cex:commentExtensible w16cex:durableId="237B1B4D" w16cex:dateUtc="2020-12-09T09:45:00Z"/>
  <w16cex:commentExtensible w16cex:durableId="25A222C3" w16cex:dateUtc="2022-01-31T08:56: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50626AD5" w16cid:durableId="241FFB87"/>
  <w16cid:commentId w16cid:paraId="704C9412" w16cid:durableId="25955BBE"/>
  <w16cid:commentId w16cid:paraId="189C5614" w16cid:durableId="241888C9"/>
  <w16cid:commentId w16cid:paraId="09AA7605" w16cid:durableId="25A23001"/>
  <w16cid:commentId w16cid:paraId="454D9109" w16cid:durableId="24206922"/>
  <w16cid:commentId w16cid:paraId="6BB2C8EB" w16cid:durableId="25A23014"/>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0904214C" w16cid:durableId="259D2A76"/>
  <w16cid:commentId w16cid:paraId="40AC8F84" w16cid:durableId="259D2A80"/>
  <w16cid:commentId w16cid:paraId="470A4F23" w16cid:durableId="25A27383"/>
  <w16cid:commentId w16cid:paraId="058ACD15" w16cid:durableId="237B1B4D"/>
  <w16cid:commentId w16cid:paraId="16DD39D8" w16cid:durableId="25A222C3"/>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7467D" w14:textId="77777777" w:rsidR="00C33CEC" w:rsidRDefault="00C33CEC" w:rsidP="006B32F3">
      <w:r>
        <w:separator/>
      </w:r>
    </w:p>
  </w:endnote>
  <w:endnote w:type="continuationSeparator" w:id="0">
    <w:p w14:paraId="5231D6F1" w14:textId="77777777" w:rsidR="00C33CEC" w:rsidRDefault="00C33CEC"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57FBF" w14:textId="77777777" w:rsidR="00C33CEC" w:rsidRDefault="00C33CEC" w:rsidP="006B32F3">
      <w:r>
        <w:separator/>
      </w:r>
    </w:p>
  </w:footnote>
  <w:footnote w:type="continuationSeparator" w:id="0">
    <w:p w14:paraId="06D33420" w14:textId="77777777" w:rsidR="00C33CEC" w:rsidRDefault="00C33CEC"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2"/>
  </w:num>
  <w:num w:numId="4">
    <w:abstractNumId w:val="5"/>
  </w:num>
  <w:num w:numId="5">
    <w:abstractNumId w:val="21"/>
  </w:num>
  <w:num w:numId="6">
    <w:abstractNumId w:val="4"/>
  </w:num>
  <w:num w:numId="7">
    <w:abstractNumId w:val="0"/>
  </w:num>
  <w:num w:numId="8">
    <w:abstractNumId w:val="6"/>
  </w:num>
  <w:num w:numId="9">
    <w:abstractNumId w:val="19"/>
  </w:num>
  <w:num w:numId="10">
    <w:abstractNumId w:val="14"/>
  </w:num>
  <w:num w:numId="11">
    <w:abstractNumId w:val="11"/>
  </w:num>
  <w:num w:numId="12">
    <w:abstractNumId w:val="15"/>
  </w:num>
  <w:num w:numId="13">
    <w:abstractNumId w:val="8"/>
  </w:num>
  <w:num w:numId="14">
    <w:abstractNumId w:val="1"/>
  </w:num>
  <w:num w:numId="15">
    <w:abstractNumId w:val="7"/>
  </w:num>
  <w:num w:numId="16">
    <w:abstractNumId w:val="18"/>
  </w:num>
  <w:num w:numId="17">
    <w:abstractNumId w:val="16"/>
  </w:num>
  <w:num w:numId="18">
    <w:abstractNumId w:val="9"/>
  </w:num>
  <w:num w:numId="19">
    <w:abstractNumId w:val="12"/>
  </w:num>
  <w:num w:numId="20">
    <w:abstractNumId w:val="17"/>
  </w:num>
  <w:num w:numId="21">
    <w:abstractNumId w:val="13"/>
  </w:num>
  <w:num w:numId="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A40"/>
    <w:rsid w:val="00021386"/>
    <w:rsid w:val="00022C04"/>
    <w:rsid w:val="00023DB6"/>
    <w:rsid w:val="0002402E"/>
    <w:rsid w:val="0002409F"/>
    <w:rsid w:val="000248DC"/>
    <w:rsid w:val="00024A6D"/>
    <w:rsid w:val="00026B55"/>
    <w:rsid w:val="0002729B"/>
    <w:rsid w:val="00027C5B"/>
    <w:rsid w:val="00031E96"/>
    <w:rsid w:val="00032887"/>
    <w:rsid w:val="00032A0D"/>
    <w:rsid w:val="00033649"/>
    <w:rsid w:val="00034012"/>
    <w:rsid w:val="000340FB"/>
    <w:rsid w:val="00034A84"/>
    <w:rsid w:val="00034B72"/>
    <w:rsid w:val="00035F82"/>
    <w:rsid w:val="0003641A"/>
    <w:rsid w:val="000402C1"/>
    <w:rsid w:val="000405AC"/>
    <w:rsid w:val="00040C3D"/>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43"/>
    <w:rsid w:val="00050E64"/>
    <w:rsid w:val="00051161"/>
    <w:rsid w:val="000523CA"/>
    <w:rsid w:val="00053C6D"/>
    <w:rsid w:val="00055729"/>
    <w:rsid w:val="00055E83"/>
    <w:rsid w:val="00056A6F"/>
    <w:rsid w:val="00056BBD"/>
    <w:rsid w:val="00056CAF"/>
    <w:rsid w:val="00057F25"/>
    <w:rsid w:val="00060626"/>
    <w:rsid w:val="0006084A"/>
    <w:rsid w:val="00062385"/>
    <w:rsid w:val="0006354B"/>
    <w:rsid w:val="00063FAB"/>
    <w:rsid w:val="0006479A"/>
    <w:rsid w:val="0006583C"/>
    <w:rsid w:val="00065D3F"/>
    <w:rsid w:val="00066399"/>
    <w:rsid w:val="00066739"/>
    <w:rsid w:val="000669B8"/>
    <w:rsid w:val="0006765E"/>
    <w:rsid w:val="00070E8B"/>
    <w:rsid w:val="000711C1"/>
    <w:rsid w:val="000719C8"/>
    <w:rsid w:val="00071E2D"/>
    <w:rsid w:val="00071E6A"/>
    <w:rsid w:val="00074315"/>
    <w:rsid w:val="0007448A"/>
    <w:rsid w:val="00074B32"/>
    <w:rsid w:val="00075867"/>
    <w:rsid w:val="000760FE"/>
    <w:rsid w:val="00076DB8"/>
    <w:rsid w:val="00077176"/>
    <w:rsid w:val="00077A86"/>
    <w:rsid w:val="000801A0"/>
    <w:rsid w:val="00080F23"/>
    <w:rsid w:val="000831D5"/>
    <w:rsid w:val="00083E2D"/>
    <w:rsid w:val="0008405D"/>
    <w:rsid w:val="00085F6B"/>
    <w:rsid w:val="00086589"/>
    <w:rsid w:val="00086C5E"/>
    <w:rsid w:val="000879B0"/>
    <w:rsid w:val="00087D3F"/>
    <w:rsid w:val="00087EAC"/>
    <w:rsid w:val="00090E50"/>
    <w:rsid w:val="0009136E"/>
    <w:rsid w:val="00092982"/>
    <w:rsid w:val="00092B67"/>
    <w:rsid w:val="00093E29"/>
    <w:rsid w:val="00094198"/>
    <w:rsid w:val="00094F52"/>
    <w:rsid w:val="000951A4"/>
    <w:rsid w:val="00095711"/>
    <w:rsid w:val="00096A82"/>
    <w:rsid w:val="00096C25"/>
    <w:rsid w:val="000A0222"/>
    <w:rsid w:val="000A19EC"/>
    <w:rsid w:val="000A1C6E"/>
    <w:rsid w:val="000A1E1A"/>
    <w:rsid w:val="000A20D2"/>
    <w:rsid w:val="000A2BD1"/>
    <w:rsid w:val="000A4C53"/>
    <w:rsid w:val="000A4FA4"/>
    <w:rsid w:val="000A529D"/>
    <w:rsid w:val="000A56D1"/>
    <w:rsid w:val="000A5FE7"/>
    <w:rsid w:val="000A653D"/>
    <w:rsid w:val="000A6FE0"/>
    <w:rsid w:val="000A7735"/>
    <w:rsid w:val="000B0095"/>
    <w:rsid w:val="000B05DE"/>
    <w:rsid w:val="000B0825"/>
    <w:rsid w:val="000B0E3B"/>
    <w:rsid w:val="000B1D17"/>
    <w:rsid w:val="000B1E55"/>
    <w:rsid w:val="000B1E8A"/>
    <w:rsid w:val="000B28BA"/>
    <w:rsid w:val="000B2E0E"/>
    <w:rsid w:val="000B3D93"/>
    <w:rsid w:val="000B3DDB"/>
    <w:rsid w:val="000B45CC"/>
    <w:rsid w:val="000B487A"/>
    <w:rsid w:val="000B4939"/>
    <w:rsid w:val="000B4B77"/>
    <w:rsid w:val="000B5BEA"/>
    <w:rsid w:val="000B5FF8"/>
    <w:rsid w:val="000B76D2"/>
    <w:rsid w:val="000C06F4"/>
    <w:rsid w:val="000C3100"/>
    <w:rsid w:val="000C312D"/>
    <w:rsid w:val="000C4285"/>
    <w:rsid w:val="000C4608"/>
    <w:rsid w:val="000C4915"/>
    <w:rsid w:val="000C6E46"/>
    <w:rsid w:val="000C79C5"/>
    <w:rsid w:val="000C7D15"/>
    <w:rsid w:val="000C7D41"/>
    <w:rsid w:val="000C7E1A"/>
    <w:rsid w:val="000D1786"/>
    <w:rsid w:val="000D1C15"/>
    <w:rsid w:val="000D1D55"/>
    <w:rsid w:val="000D1EC9"/>
    <w:rsid w:val="000D3EDF"/>
    <w:rsid w:val="000D4320"/>
    <w:rsid w:val="000D467D"/>
    <w:rsid w:val="000D5718"/>
    <w:rsid w:val="000D5F2A"/>
    <w:rsid w:val="000D6794"/>
    <w:rsid w:val="000D6809"/>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51CC"/>
    <w:rsid w:val="00115E0D"/>
    <w:rsid w:val="0012020D"/>
    <w:rsid w:val="00120530"/>
    <w:rsid w:val="00120586"/>
    <w:rsid w:val="00120BD8"/>
    <w:rsid w:val="00121CF4"/>
    <w:rsid w:val="00123033"/>
    <w:rsid w:val="00123671"/>
    <w:rsid w:val="00124C54"/>
    <w:rsid w:val="00126297"/>
    <w:rsid w:val="001269FE"/>
    <w:rsid w:val="00126D06"/>
    <w:rsid w:val="00126D5C"/>
    <w:rsid w:val="00127123"/>
    <w:rsid w:val="00127A76"/>
    <w:rsid w:val="00127BDC"/>
    <w:rsid w:val="00130884"/>
    <w:rsid w:val="00130DA5"/>
    <w:rsid w:val="001314D5"/>
    <w:rsid w:val="00131CC0"/>
    <w:rsid w:val="0013233D"/>
    <w:rsid w:val="00132ABB"/>
    <w:rsid w:val="00132E94"/>
    <w:rsid w:val="0013337A"/>
    <w:rsid w:val="00134F19"/>
    <w:rsid w:val="0013564A"/>
    <w:rsid w:val="001357C8"/>
    <w:rsid w:val="001358FE"/>
    <w:rsid w:val="001366C4"/>
    <w:rsid w:val="00136AAB"/>
    <w:rsid w:val="00137312"/>
    <w:rsid w:val="00137976"/>
    <w:rsid w:val="00140B7B"/>
    <w:rsid w:val="0014183A"/>
    <w:rsid w:val="00141B18"/>
    <w:rsid w:val="00141E1E"/>
    <w:rsid w:val="00141E22"/>
    <w:rsid w:val="001428F0"/>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4C1F"/>
    <w:rsid w:val="00185C75"/>
    <w:rsid w:val="0018640A"/>
    <w:rsid w:val="00191015"/>
    <w:rsid w:val="0019154A"/>
    <w:rsid w:val="00192301"/>
    <w:rsid w:val="00192395"/>
    <w:rsid w:val="00193AD8"/>
    <w:rsid w:val="001944E7"/>
    <w:rsid w:val="00194C6D"/>
    <w:rsid w:val="00194DD7"/>
    <w:rsid w:val="001951F4"/>
    <w:rsid w:val="00195F9B"/>
    <w:rsid w:val="001966AD"/>
    <w:rsid w:val="00196C1E"/>
    <w:rsid w:val="00196FD9"/>
    <w:rsid w:val="00197498"/>
    <w:rsid w:val="00197F33"/>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1466"/>
    <w:rsid w:val="001B15FE"/>
    <w:rsid w:val="001B27B9"/>
    <w:rsid w:val="001B3FAE"/>
    <w:rsid w:val="001B414B"/>
    <w:rsid w:val="001B46C3"/>
    <w:rsid w:val="001B5029"/>
    <w:rsid w:val="001B5742"/>
    <w:rsid w:val="001B58B8"/>
    <w:rsid w:val="001B67D6"/>
    <w:rsid w:val="001B6E1D"/>
    <w:rsid w:val="001B7143"/>
    <w:rsid w:val="001C08BE"/>
    <w:rsid w:val="001C08C1"/>
    <w:rsid w:val="001C1081"/>
    <w:rsid w:val="001C1579"/>
    <w:rsid w:val="001C38FF"/>
    <w:rsid w:val="001C4011"/>
    <w:rsid w:val="001C477D"/>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7249"/>
    <w:rsid w:val="001E7EE8"/>
    <w:rsid w:val="001F0885"/>
    <w:rsid w:val="001F1CA4"/>
    <w:rsid w:val="001F26FD"/>
    <w:rsid w:val="001F2E57"/>
    <w:rsid w:val="001F3B96"/>
    <w:rsid w:val="001F453C"/>
    <w:rsid w:val="001F4562"/>
    <w:rsid w:val="001F49CB"/>
    <w:rsid w:val="001F5909"/>
    <w:rsid w:val="001F5EE5"/>
    <w:rsid w:val="001F72CA"/>
    <w:rsid w:val="0020003D"/>
    <w:rsid w:val="00200043"/>
    <w:rsid w:val="002012CB"/>
    <w:rsid w:val="00201A76"/>
    <w:rsid w:val="00202167"/>
    <w:rsid w:val="002024B0"/>
    <w:rsid w:val="00202F11"/>
    <w:rsid w:val="00204D15"/>
    <w:rsid w:val="00205365"/>
    <w:rsid w:val="002053B2"/>
    <w:rsid w:val="00205C69"/>
    <w:rsid w:val="00205D25"/>
    <w:rsid w:val="00206EC2"/>
    <w:rsid w:val="0020715C"/>
    <w:rsid w:val="00207748"/>
    <w:rsid w:val="00207A7B"/>
    <w:rsid w:val="00210ED1"/>
    <w:rsid w:val="00210FAD"/>
    <w:rsid w:val="00211071"/>
    <w:rsid w:val="002120EA"/>
    <w:rsid w:val="002130AF"/>
    <w:rsid w:val="002155DA"/>
    <w:rsid w:val="00217233"/>
    <w:rsid w:val="00217BF1"/>
    <w:rsid w:val="002206B9"/>
    <w:rsid w:val="0022138C"/>
    <w:rsid w:val="00222E22"/>
    <w:rsid w:val="00223656"/>
    <w:rsid w:val="00225353"/>
    <w:rsid w:val="002258F2"/>
    <w:rsid w:val="0022661B"/>
    <w:rsid w:val="00226DA4"/>
    <w:rsid w:val="00227105"/>
    <w:rsid w:val="002273D4"/>
    <w:rsid w:val="00227E20"/>
    <w:rsid w:val="00231C9A"/>
    <w:rsid w:val="00233101"/>
    <w:rsid w:val="00234411"/>
    <w:rsid w:val="0023486A"/>
    <w:rsid w:val="002350B9"/>
    <w:rsid w:val="00235A5B"/>
    <w:rsid w:val="00235F3B"/>
    <w:rsid w:val="0023769B"/>
    <w:rsid w:val="00240C71"/>
    <w:rsid w:val="0024121F"/>
    <w:rsid w:val="002414CC"/>
    <w:rsid w:val="00241DB6"/>
    <w:rsid w:val="00241F9F"/>
    <w:rsid w:val="002425C7"/>
    <w:rsid w:val="00243F7A"/>
    <w:rsid w:val="00245582"/>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7572"/>
    <w:rsid w:val="002603CD"/>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2782"/>
    <w:rsid w:val="00273536"/>
    <w:rsid w:val="00273AA4"/>
    <w:rsid w:val="00273B90"/>
    <w:rsid w:val="00274441"/>
    <w:rsid w:val="00274F10"/>
    <w:rsid w:val="00275742"/>
    <w:rsid w:val="0027587F"/>
    <w:rsid w:val="00276295"/>
    <w:rsid w:val="00276A3F"/>
    <w:rsid w:val="00276BC8"/>
    <w:rsid w:val="002777FA"/>
    <w:rsid w:val="00277DF8"/>
    <w:rsid w:val="00280953"/>
    <w:rsid w:val="002809B0"/>
    <w:rsid w:val="00280B39"/>
    <w:rsid w:val="00280F81"/>
    <w:rsid w:val="00281A5B"/>
    <w:rsid w:val="00281AC0"/>
    <w:rsid w:val="00282671"/>
    <w:rsid w:val="002827CB"/>
    <w:rsid w:val="002828E0"/>
    <w:rsid w:val="00283F12"/>
    <w:rsid w:val="002841E6"/>
    <w:rsid w:val="00284604"/>
    <w:rsid w:val="00285AA8"/>
    <w:rsid w:val="00287461"/>
    <w:rsid w:val="00287880"/>
    <w:rsid w:val="002900E7"/>
    <w:rsid w:val="002901B0"/>
    <w:rsid w:val="00291E80"/>
    <w:rsid w:val="002922CD"/>
    <w:rsid w:val="002927A9"/>
    <w:rsid w:val="00292865"/>
    <w:rsid w:val="00292B1D"/>
    <w:rsid w:val="002939E0"/>
    <w:rsid w:val="00294B57"/>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67B"/>
    <w:rsid w:val="002A6711"/>
    <w:rsid w:val="002A73FC"/>
    <w:rsid w:val="002A7701"/>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5576"/>
    <w:rsid w:val="002D5D88"/>
    <w:rsid w:val="002D61C6"/>
    <w:rsid w:val="002D6DBB"/>
    <w:rsid w:val="002D77AB"/>
    <w:rsid w:val="002D797B"/>
    <w:rsid w:val="002E0943"/>
    <w:rsid w:val="002E16A9"/>
    <w:rsid w:val="002E20A1"/>
    <w:rsid w:val="002E21B4"/>
    <w:rsid w:val="002E23BA"/>
    <w:rsid w:val="002E3BCD"/>
    <w:rsid w:val="002E4559"/>
    <w:rsid w:val="002E475E"/>
    <w:rsid w:val="002E52E5"/>
    <w:rsid w:val="002E6FC6"/>
    <w:rsid w:val="002E759B"/>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43A5"/>
    <w:rsid w:val="00305EB1"/>
    <w:rsid w:val="0030664D"/>
    <w:rsid w:val="00306AF1"/>
    <w:rsid w:val="003070F9"/>
    <w:rsid w:val="00310C06"/>
    <w:rsid w:val="00311820"/>
    <w:rsid w:val="00312807"/>
    <w:rsid w:val="00313057"/>
    <w:rsid w:val="00314F15"/>
    <w:rsid w:val="00315535"/>
    <w:rsid w:val="00315DB1"/>
    <w:rsid w:val="00316E79"/>
    <w:rsid w:val="0031795B"/>
    <w:rsid w:val="003209C2"/>
    <w:rsid w:val="00320F3B"/>
    <w:rsid w:val="00321122"/>
    <w:rsid w:val="00321971"/>
    <w:rsid w:val="00322745"/>
    <w:rsid w:val="003231D1"/>
    <w:rsid w:val="00323A40"/>
    <w:rsid w:val="003241CF"/>
    <w:rsid w:val="0032484B"/>
    <w:rsid w:val="00325249"/>
    <w:rsid w:val="0032770F"/>
    <w:rsid w:val="00327F28"/>
    <w:rsid w:val="0033093B"/>
    <w:rsid w:val="00330BA5"/>
    <w:rsid w:val="00331531"/>
    <w:rsid w:val="0033205F"/>
    <w:rsid w:val="00332A6B"/>
    <w:rsid w:val="003343F0"/>
    <w:rsid w:val="003349A6"/>
    <w:rsid w:val="00334FA4"/>
    <w:rsid w:val="0033533A"/>
    <w:rsid w:val="00336F5C"/>
    <w:rsid w:val="00337313"/>
    <w:rsid w:val="003378F3"/>
    <w:rsid w:val="00337987"/>
    <w:rsid w:val="00337C0B"/>
    <w:rsid w:val="00337D80"/>
    <w:rsid w:val="00340591"/>
    <w:rsid w:val="00340B3E"/>
    <w:rsid w:val="00340D40"/>
    <w:rsid w:val="00341048"/>
    <w:rsid w:val="003418E5"/>
    <w:rsid w:val="0034281A"/>
    <w:rsid w:val="003440BB"/>
    <w:rsid w:val="0034412A"/>
    <w:rsid w:val="003459E8"/>
    <w:rsid w:val="00345D79"/>
    <w:rsid w:val="00346964"/>
    <w:rsid w:val="00347D3F"/>
    <w:rsid w:val="00351496"/>
    <w:rsid w:val="00353099"/>
    <w:rsid w:val="00353B09"/>
    <w:rsid w:val="0035544D"/>
    <w:rsid w:val="0035547D"/>
    <w:rsid w:val="00355B01"/>
    <w:rsid w:val="0035751B"/>
    <w:rsid w:val="00360DFD"/>
    <w:rsid w:val="00361B41"/>
    <w:rsid w:val="00361B53"/>
    <w:rsid w:val="00363265"/>
    <w:rsid w:val="00364585"/>
    <w:rsid w:val="00366F1D"/>
    <w:rsid w:val="00367A25"/>
    <w:rsid w:val="00367D38"/>
    <w:rsid w:val="0037038D"/>
    <w:rsid w:val="00370873"/>
    <w:rsid w:val="00371562"/>
    <w:rsid w:val="00372E1B"/>
    <w:rsid w:val="0037327E"/>
    <w:rsid w:val="003736EF"/>
    <w:rsid w:val="00373A11"/>
    <w:rsid w:val="00373E50"/>
    <w:rsid w:val="003745B5"/>
    <w:rsid w:val="00374DC9"/>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54DE"/>
    <w:rsid w:val="00395B63"/>
    <w:rsid w:val="00396547"/>
    <w:rsid w:val="00396A49"/>
    <w:rsid w:val="00396D24"/>
    <w:rsid w:val="00397A97"/>
    <w:rsid w:val="00397D0B"/>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A65"/>
    <w:rsid w:val="003B3C12"/>
    <w:rsid w:val="003B4E97"/>
    <w:rsid w:val="003B5ECE"/>
    <w:rsid w:val="003B74F0"/>
    <w:rsid w:val="003C0646"/>
    <w:rsid w:val="003C07E8"/>
    <w:rsid w:val="003C194F"/>
    <w:rsid w:val="003C2217"/>
    <w:rsid w:val="003C2E57"/>
    <w:rsid w:val="003C30E0"/>
    <w:rsid w:val="003C3EBD"/>
    <w:rsid w:val="003C458C"/>
    <w:rsid w:val="003C4A9A"/>
    <w:rsid w:val="003C5115"/>
    <w:rsid w:val="003C5288"/>
    <w:rsid w:val="003C543A"/>
    <w:rsid w:val="003C6BD5"/>
    <w:rsid w:val="003C79D2"/>
    <w:rsid w:val="003C7F6A"/>
    <w:rsid w:val="003D22B7"/>
    <w:rsid w:val="003D33ED"/>
    <w:rsid w:val="003D34C4"/>
    <w:rsid w:val="003D5A81"/>
    <w:rsid w:val="003D603E"/>
    <w:rsid w:val="003D7FEB"/>
    <w:rsid w:val="003E22DD"/>
    <w:rsid w:val="003E2AE5"/>
    <w:rsid w:val="003E3ADC"/>
    <w:rsid w:val="003E411A"/>
    <w:rsid w:val="003E5150"/>
    <w:rsid w:val="003E558C"/>
    <w:rsid w:val="003E6060"/>
    <w:rsid w:val="003E7231"/>
    <w:rsid w:val="003F018C"/>
    <w:rsid w:val="003F0316"/>
    <w:rsid w:val="003F0521"/>
    <w:rsid w:val="003F10CE"/>
    <w:rsid w:val="003F1229"/>
    <w:rsid w:val="003F1257"/>
    <w:rsid w:val="003F18CD"/>
    <w:rsid w:val="003F20EF"/>
    <w:rsid w:val="003F3051"/>
    <w:rsid w:val="003F34C3"/>
    <w:rsid w:val="003F3F7F"/>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13BF"/>
    <w:rsid w:val="00411A45"/>
    <w:rsid w:val="00412379"/>
    <w:rsid w:val="004131B4"/>
    <w:rsid w:val="00415681"/>
    <w:rsid w:val="0041607A"/>
    <w:rsid w:val="004162A5"/>
    <w:rsid w:val="00416F3B"/>
    <w:rsid w:val="00417DC8"/>
    <w:rsid w:val="00421A29"/>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D8E"/>
    <w:rsid w:val="0045306C"/>
    <w:rsid w:val="00454BEF"/>
    <w:rsid w:val="004560B3"/>
    <w:rsid w:val="004568BB"/>
    <w:rsid w:val="00456CDB"/>
    <w:rsid w:val="00456DD2"/>
    <w:rsid w:val="00457B1D"/>
    <w:rsid w:val="00460FE8"/>
    <w:rsid w:val="00461EE5"/>
    <w:rsid w:val="004621CB"/>
    <w:rsid w:val="00462E75"/>
    <w:rsid w:val="00463999"/>
    <w:rsid w:val="00463C04"/>
    <w:rsid w:val="00464485"/>
    <w:rsid w:val="004652D0"/>
    <w:rsid w:val="004656C1"/>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421D"/>
    <w:rsid w:val="004848F7"/>
    <w:rsid w:val="00485435"/>
    <w:rsid w:val="00485EC3"/>
    <w:rsid w:val="004870A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444C"/>
    <w:rsid w:val="004A61E4"/>
    <w:rsid w:val="004B03A7"/>
    <w:rsid w:val="004B0E8D"/>
    <w:rsid w:val="004B209F"/>
    <w:rsid w:val="004B2AD4"/>
    <w:rsid w:val="004B34E9"/>
    <w:rsid w:val="004B477B"/>
    <w:rsid w:val="004B4806"/>
    <w:rsid w:val="004B55A9"/>
    <w:rsid w:val="004B5DB0"/>
    <w:rsid w:val="004C0F54"/>
    <w:rsid w:val="004C1255"/>
    <w:rsid w:val="004C18BD"/>
    <w:rsid w:val="004C27FB"/>
    <w:rsid w:val="004C29E7"/>
    <w:rsid w:val="004C3EC6"/>
    <w:rsid w:val="004C496D"/>
    <w:rsid w:val="004C5416"/>
    <w:rsid w:val="004C54E0"/>
    <w:rsid w:val="004C715F"/>
    <w:rsid w:val="004D00D0"/>
    <w:rsid w:val="004D07A4"/>
    <w:rsid w:val="004D0F85"/>
    <w:rsid w:val="004D1DAA"/>
    <w:rsid w:val="004D2756"/>
    <w:rsid w:val="004D5F85"/>
    <w:rsid w:val="004D68C5"/>
    <w:rsid w:val="004E05F1"/>
    <w:rsid w:val="004E069E"/>
    <w:rsid w:val="004E0828"/>
    <w:rsid w:val="004E1CD8"/>
    <w:rsid w:val="004E3117"/>
    <w:rsid w:val="004E316F"/>
    <w:rsid w:val="004E31C7"/>
    <w:rsid w:val="004E428E"/>
    <w:rsid w:val="004E47EA"/>
    <w:rsid w:val="004E5917"/>
    <w:rsid w:val="004E5C4A"/>
    <w:rsid w:val="004E651A"/>
    <w:rsid w:val="004E6768"/>
    <w:rsid w:val="004E75DF"/>
    <w:rsid w:val="004E7BB3"/>
    <w:rsid w:val="004F1623"/>
    <w:rsid w:val="004F21D4"/>
    <w:rsid w:val="004F235D"/>
    <w:rsid w:val="004F2B11"/>
    <w:rsid w:val="004F35CF"/>
    <w:rsid w:val="004F4241"/>
    <w:rsid w:val="004F4954"/>
    <w:rsid w:val="004F6E85"/>
    <w:rsid w:val="004F6EB5"/>
    <w:rsid w:val="004F7983"/>
    <w:rsid w:val="004F7E0D"/>
    <w:rsid w:val="005010F5"/>
    <w:rsid w:val="005019F4"/>
    <w:rsid w:val="00501BB1"/>
    <w:rsid w:val="00502F4B"/>
    <w:rsid w:val="00504100"/>
    <w:rsid w:val="00504374"/>
    <w:rsid w:val="00504C79"/>
    <w:rsid w:val="005062B3"/>
    <w:rsid w:val="00510147"/>
    <w:rsid w:val="00510E2D"/>
    <w:rsid w:val="00510E60"/>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5469"/>
    <w:rsid w:val="00525F25"/>
    <w:rsid w:val="005268AF"/>
    <w:rsid w:val="0052720F"/>
    <w:rsid w:val="00527830"/>
    <w:rsid w:val="005279D0"/>
    <w:rsid w:val="00527CD8"/>
    <w:rsid w:val="0053015B"/>
    <w:rsid w:val="00530913"/>
    <w:rsid w:val="00532135"/>
    <w:rsid w:val="00532C6B"/>
    <w:rsid w:val="00534177"/>
    <w:rsid w:val="00534A5D"/>
    <w:rsid w:val="005369DA"/>
    <w:rsid w:val="00537948"/>
    <w:rsid w:val="00537951"/>
    <w:rsid w:val="005405C8"/>
    <w:rsid w:val="00540E69"/>
    <w:rsid w:val="00541B81"/>
    <w:rsid w:val="00542AAA"/>
    <w:rsid w:val="00542AFF"/>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6078"/>
    <w:rsid w:val="005600EA"/>
    <w:rsid w:val="005610D2"/>
    <w:rsid w:val="005614C8"/>
    <w:rsid w:val="00561A34"/>
    <w:rsid w:val="00562282"/>
    <w:rsid w:val="005630A4"/>
    <w:rsid w:val="00563807"/>
    <w:rsid w:val="00563B42"/>
    <w:rsid w:val="00566167"/>
    <w:rsid w:val="005665A9"/>
    <w:rsid w:val="00566679"/>
    <w:rsid w:val="00566BE4"/>
    <w:rsid w:val="00567356"/>
    <w:rsid w:val="00570879"/>
    <w:rsid w:val="005718AC"/>
    <w:rsid w:val="005729EB"/>
    <w:rsid w:val="00572D91"/>
    <w:rsid w:val="005731EC"/>
    <w:rsid w:val="005733B0"/>
    <w:rsid w:val="0057340E"/>
    <w:rsid w:val="00573668"/>
    <w:rsid w:val="005755A1"/>
    <w:rsid w:val="00576020"/>
    <w:rsid w:val="005762D6"/>
    <w:rsid w:val="00576AAA"/>
    <w:rsid w:val="0057744E"/>
    <w:rsid w:val="005775E2"/>
    <w:rsid w:val="00577AC8"/>
    <w:rsid w:val="00577BC7"/>
    <w:rsid w:val="00580A89"/>
    <w:rsid w:val="00580D96"/>
    <w:rsid w:val="00581482"/>
    <w:rsid w:val="0058195F"/>
    <w:rsid w:val="00582669"/>
    <w:rsid w:val="005826ED"/>
    <w:rsid w:val="00582C5E"/>
    <w:rsid w:val="00582D8E"/>
    <w:rsid w:val="00582F75"/>
    <w:rsid w:val="00583AC6"/>
    <w:rsid w:val="005842DA"/>
    <w:rsid w:val="00585ED1"/>
    <w:rsid w:val="005869D2"/>
    <w:rsid w:val="00586B1C"/>
    <w:rsid w:val="0058772E"/>
    <w:rsid w:val="00587915"/>
    <w:rsid w:val="0059081F"/>
    <w:rsid w:val="00590E0B"/>
    <w:rsid w:val="005912E3"/>
    <w:rsid w:val="00593A17"/>
    <w:rsid w:val="00593BC1"/>
    <w:rsid w:val="00593D9B"/>
    <w:rsid w:val="005944B4"/>
    <w:rsid w:val="00594C00"/>
    <w:rsid w:val="005972CB"/>
    <w:rsid w:val="005A077E"/>
    <w:rsid w:val="005A0BF8"/>
    <w:rsid w:val="005A0F7B"/>
    <w:rsid w:val="005A1433"/>
    <w:rsid w:val="005A1591"/>
    <w:rsid w:val="005A1A9C"/>
    <w:rsid w:val="005A1EF8"/>
    <w:rsid w:val="005A28D8"/>
    <w:rsid w:val="005A2C0D"/>
    <w:rsid w:val="005A3800"/>
    <w:rsid w:val="005A3D13"/>
    <w:rsid w:val="005A3D54"/>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6C49"/>
    <w:rsid w:val="005F00C6"/>
    <w:rsid w:val="005F03E0"/>
    <w:rsid w:val="005F0C35"/>
    <w:rsid w:val="005F1367"/>
    <w:rsid w:val="005F1D1A"/>
    <w:rsid w:val="005F21E6"/>
    <w:rsid w:val="005F344F"/>
    <w:rsid w:val="005F3A43"/>
    <w:rsid w:val="005F4173"/>
    <w:rsid w:val="005F5077"/>
    <w:rsid w:val="005F580D"/>
    <w:rsid w:val="005F58B4"/>
    <w:rsid w:val="005F6E8C"/>
    <w:rsid w:val="0060179B"/>
    <w:rsid w:val="0060289D"/>
    <w:rsid w:val="00603427"/>
    <w:rsid w:val="006052AC"/>
    <w:rsid w:val="006055F7"/>
    <w:rsid w:val="00605718"/>
    <w:rsid w:val="00605776"/>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B41"/>
    <w:rsid w:val="00615E1B"/>
    <w:rsid w:val="0062007F"/>
    <w:rsid w:val="00620098"/>
    <w:rsid w:val="006217BD"/>
    <w:rsid w:val="0062208B"/>
    <w:rsid w:val="00622760"/>
    <w:rsid w:val="00622E94"/>
    <w:rsid w:val="00623015"/>
    <w:rsid w:val="00623450"/>
    <w:rsid w:val="006234FC"/>
    <w:rsid w:val="00624A8D"/>
    <w:rsid w:val="00624F90"/>
    <w:rsid w:val="006256E6"/>
    <w:rsid w:val="00625E76"/>
    <w:rsid w:val="0062765A"/>
    <w:rsid w:val="00627A3B"/>
    <w:rsid w:val="00630085"/>
    <w:rsid w:val="0063068B"/>
    <w:rsid w:val="00630CE5"/>
    <w:rsid w:val="00631A95"/>
    <w:rsid w:val="006331A3"/>
    <w:rsid w:val="0063380E"/>
    <w:rsid w:val="00633CDB"/>
    <w:rsid w:val="0063418F"/>
    <w:rsid w:val="00634273"/>
    <w:rsid w:val="00634578"/>
    <w:rsid w:val="00635AD8"/>
    <w:rsid w:val="00635EB6"/>
    <w:rsid w:val="00636AA7"/>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AFD"/>
    <w:rsid w:val="006543E9"/>
    <w:rsid w:val="00654762"/>
    <w:rsid w:val="006553C8"/>
    <w:rsid w:val="006558F9"/>
    <w:rsid w:val="006574FD"/>
    <w:rsid w:val="00660E53"/>
    <w:rsid w:val="00660E74"/>
    <w:rsid w:val="00660F52"/>
    <w:rsid w:val="00661C04"/>
    <w:rsid w:val="006643A0"/>
    <w:rsid w:val="0066467A"/>
    <w:rsid w:val="00664E02"/>
    <w:rsid w:val="00665411"/>
    <w:rsid w:val="0066677E"/>
    <w:rsid w:val="006673B6"/>
    <w:rsid w:val="00667943"/>
    <w:rsid w:val="0067033F"/>
    <w:rsid w:val="00670A26"/>
    <w:rsid w:val="00670DA0"/>
    <w:rsid w:val="00671EC3"/>
    <w:rsid w:val="006720E5"/>
    <w:rsid w:val="00672A2C"/>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AD3"/>
    <w:rsid w:val="00694E1A"/>
    <w:rsid w:val="00696055"/>
    <w:rsid w:val="00697035"/>
    <w:rsid w:val="006A1994"/>
    <w:rsid w:val="006A1AE8"/>
    <w:rsid w:val="006A1EE7"/>
    <w:rsid w:val="006A341E"/>
    <w:rsid w:val="006A384E"/>
    <w:rsid w:val="006A44F5"/>
    <w:rsid w:val="006A5214"/>
    <w:rsid w:val="006A5511"/>
    <w:rsid w:val="006A57C7"/>
    <w:rsid w:val="006A5AEC"/>
    <w:rsid w:val="006A6DAF"/>
    <w:rsid w:val="006A74D9"/>
    <w:rsid w:val="006A7681"/>
    <w:rsid w:val="006A7A7C"/>
    <w:rsid w:val="006A7D81"/>
    <w:rsid w:val="006B019D"/>
    <w:rsid w:val="006B0213"/>
    <w:rsid w:val="006B0C46"/>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69E"/>
    <w:rsid w:val="006C5A3D"/>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1CDD"/>
    <w:rsid w:val="00702272"/>
    <w:rsid w:val="007025FF"/>
    <w:rsid w:val="00703002"/>
    <w:rsid w:val="007031EE"/>
    <w:rsid w:val="00703546"/>
    <w:rsid w:val="007039BB"/>
    <w:rsid w:val="00704961"/>
    <w:rsid w:val="00704F4F"/>
    <w:rsid w:val="00706804"/>
    <w:rsid w:val="00706BAB"/>
    <w:rsid w:val="00707159"/>
    <w:rsid w:val="00707290"/>
    <w:rsid w:val="0070733E"/>
    <w:rsid w:val="007077FB"/>
    <w:rsid w:val="007078DB"/>
    <w:rsid w:val="00710021"/>
    <w:rsid w:val="007103C6"/>
    <w:rsid w:val="00710682"/>
    <w:rsid w:val="00710BCB"/>
    <w:rsid w:val="00711886"/>
    <w:rsid w:val="00711B04"/>
    <w:rsid w:val="00712169"/>
    <w:rsid w:val="00712DE0"/>
    <w:rsid w:val="007130B0"/>
    <w:rsid w:val="007137BA"/>
    <w:rsid w:val="0071414B"/>
    <w:rsid w:val="00714A6A"/>
    <w:rsid w:val="00715095"/>
    <w:rsid w:val="00715DE6"/>
    <w:rsid w:val="007162DE"/>
    <w:rsid w:val="00716D84"/>
    <w:rsid w:val="007172E5"/>
    <w:rsid w:val="007174FD"/>
    <w:rsid w:val="00717A10"/>
    <w:rsid w:val="00720531"/>
    <w:rsid w:val="00721695"/>
    <w:rsid w:val="007238CA"/>
    <w:rsid w:val="00724CB8"/>
    <w:rsid w:val="00725559"/>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E44"/>
    <w:rsid w:val="00756D95"/>
    <w:rsid w:val="007577F8"/>
    <w:rsid w:val="0076034B"/>
    <w:rsid w:val="00760C88"/>
    <w:rsid w:val="00760F25"/>
    <w:rsid w:val="007618EA"/>
    <w:rsid w:val="00761E53"/>
    <w:rsid w:val="00762259"/>
    <w:rsid w:val="00762BBC"/>
    <w:rsid w:val="00763496"/>
    <w:rsid w:val="00763A69"/>
    <w:rsid w:val="00764828"/>
    <w:rsid w:val="00765339"/>
    <w:rsid w:val="0076546D"/>
    <w:rsid w:val="0076710C"/>
    <w:rsid w:val="007676F7"/>
    <w:rsid w:val="00767E4D"/>
    <w:rsid w:val="0077002D"/>
    <w:rsid w:val="00771243"/>
    <w:rsid w:val="007721B4"/>
    <w:rsid w:val="007737C2"/>
    <w:rsid w:val="00773ADB"/>
    <w:rsid w:val="00774C0B"/>
    <w:rsid w:val="00775419"/>
    <w:rsid w:val="007754BB"/>
    <w:rsid w:val="00777CCD"/>
    <w:rsid w:val="00780B61"/>
    <w:rsid w:val="0078175B"/>
    <w:rsid w:val="0078262D"/>
    <w:rsid w:val="00782809"/>
    <w:rsid w:val="00782C1C"/>
    <w:rsid w:val="007860C5"/>
    <w:rsid w:val="00786135"/>
    <w:rsid w:val="00787783"/>
    <w:rsid w:val="007902F4"/>
    <w:rsid w:val="0079076A"/>
    <w:rsid w:val="00791B8E"/>
    <w:rsid w:val="00791FEF"/>
    <w:rsid w:val="00793132"/>
    <w:rsid w:val="00793271"/>
    <w:rsid w:val="00794E0C"/>
    <w:rsid w:val="0079603D"/>
    <w:rsid w:val="00796612"/>
    <w:rsid w:val="007A1738"/>
    <w:rsid w:val="007A1864"/>
    <w:rsid w:val="007A19A1"/>
    <w:rsid w:val="007A268D"/>
    <w:rsid w:val="007A2AC9"/>
    <w:rsid w:val="007A3310"/>
    <w:rsid w:val="007A3415"/>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67E0"/>
    <w:rsid w:val="007B6F1C"/>
    <w:rsid w:val="007B7D75"/>
    <w:rsid w:val="007C0035"/>
    <w:rsid w:val="007C01E2"/>
    <w:rsid w:val="007C2E73"/>
    <w:rsid w:val="007C309A"/>
    <w:rsid w:val="007C36B6"/>
    <w:rsid w:val="007C3888"/>
    <w:rsid w:val="007C3C71"/>
    <w:rsid w:val="007C3DF6"/>
    <w:rsid w:val="007C3E5E"/>
    <w:rsid w:val="007C492D"/>
    <w:rsid w:val="007C764D"/>
    <w:rsid w:val="007D0C20"/>
    <w:rsid w:val="007D0F07"/>
    <w:rsid w:val="007D1270"/>
    <w:rsid w:val="007D1798"/>
    <w:rsid w:val="007D2FD1"/>
    <w:rsid w:val="007D312B"/>
    <w:rsid w:val="007D48D8"/>
    <w:rsid w:val="007D4B29"/>
    <w:rsid w:val="007D540D"/>
    <w:rsid w:val="007D581F"/>
    <w:rsid w:val="007D5A4E"/>
    <w:rsid w:val="007D735C"/>
    <w:rsid w:val="007D7476"/>
    <w:rsid w:val="007D7C0B"/>
    <w:rsid w:val="007D7D07"/>
    <w:rsid w:val="007E1370"/>
    <w:rsid w:val="007E14EE"/>
    <w:rsid w:val="007E1913"/>
    <w:rsid w:val="007E2608"/>
    <w:rsid w:val="007E2944"/>
    <w:rsid w:val="007E2A87"/>
    <w:rsid w:val="007E2F5D"/>
    <w:rsid w:val="007E38BE"/>
    <w:rsid w:val="007E5BC1"/>
    <w:rsid w:val="007F0A94"/>
    <w:rsid w:val="007F2AA0"/>
    <w:rsid w:val="007F351B"/>
    <w:rsid w:val="007F3C52"/>
    <w:rsid w:val="007F538B"/>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D65"/>
    <w:rsid w:val="0080612B"/>
    <w:rsid w:val="00806E33"/>
    <w:rsid w:val="0080742B"/>
    <w:rsid w:val="008101CD"/>
    <w:rsid w:val="00810232"/>
    <w:rsid w:val="00810588"/>
    <w:rsid w:val="00810589"/>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B4F"/>
    <w:rsid w:val="008310F1"/>
    <w:rsid w:val="0083112D"/>
    <w:rsid w:val="008317A9"/>
    <w:rsid w:val="00832154"/>
    <w:rsid w:val="00832516"/>
    <w:rsid w:val="00834804"/>
    <w:rsid w:val="00834890"/>
    <w:rsid w:val="00836123"/>
    <w:rsid w:val="0083679A"/>
    <w:rsid w:val="00841612"/>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5A68"/>
    <w:rsid w:val="0085741C"/>
    <w:rsid w:val="00857B2C"/>
    <w:rsid w:val="0086188C"/>
    <w:rsid w:val="00861A11"/>
    <w:rsid w:val="00862529"/>
    <w:rsid w:val="00862B9F"/>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4B0"/>
    <w:rsid w:val="00873549"/>
    <w:rsid w:val="00873892"/>
    <w:rsid w:val="00873A29"/>
    <w:rsid w:val="00873DC2"/>
    <w:rsid w:val="00875784"/>
    <w:rsid w:val="00876235"/>
    <w:rsid w:val="00876BE0"/>
    <w:rsid w:val="00877FCB"/>
    <w:rsid w:val="008803FA"/>
    <w:rsid w:val="00880713"/>
    <w:rsid w:val="00880B13"/>
    <w:rsid w:val="008811A0"/>
    <w:rsid w:val="00881783"/>
    <w:rsid w:val="00881B84"/>
    <w:rsid w:val="00881C8F"/>
    <w:rsid w:val="00882F23"/>
    <w:rsid w:val="00883D7E"/>
    <w:rsid w:val="0088469C"/>
    <w:rsid w:val="008846D2"/>
    <w:rsid w:val="00884D4D"/>
    <w:rsid w:val="00885521"/>
    <w:rsid w:val="0088767B"/>
    <w:rsid w:val="00887FCA"/>
    <w:rsid w:val="0089060D"/>
    <w:rsid w:val="00890FED"/>
    <w:rsid w:val="00891CED"/>
    <w:rsid w:val="0089493C"/>
    <w:rsid w:val="008951DE"/>
    <w:rsid w:val="00895D72"/>
    <w:rsid w:val="0089662D"/>
    <w:rsid w:val="00896E0E"/>
    <w:rsid w:val="008A104F"/>
    <w:rsid w:val="008A1865"/>
    <w:rsid w:val="008A28CA"/>
    <w:rsid w:val="008A340D"/>
    <w:rsid w:val="008A4130"/>
    <w:rsid w:val="008A589F"/>
    <w:rsid w:val="008A594B"/>
    <w:rsid w:val="008A73C5"/>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7C76"/>
    <w:rsid w:val="008C01AB"/>
    <w:rsid w:val="008C0E49"/>
    <w:rsid w:val="008C1079"/>
    <w:rsid w:val="008C224B"/>
    <w:rsid w:val="008C2CB7"/>
    <w:rsid w:val="008C3C9E"/>
    <w:rsid w:val="008C3F4C"/>
    <w:rsid w:val="008C4BBC"/>
    <w:rsid w:val="008C5B9D"/>
    <w:rsid w:val="008C5BE2"/>
    <w:rsid w:val="008C5CFF"/>
    <w:rsid w:val="008C5D41"/>
    <w:rsid w:val="008C600A"/>
    <w:rsid w:val="008C6363"/>
    <w:rsid w:val="008C72F8"/>
    <w:rsid w:val="008C795D"/>
    <w:rsid w:val="008D17F7"/>
    <w:rsid w:val="008D2A5B"/>
    <w:rsid w:val="008D2C8D"/>
    <w:rsid w:val="008D3ADE"/>
    <w:rsid w:val="008D3C0C"/>
    <w:rsid w:val="008D4BCA"/>
    <w:rsid w:val="008D7155"/>
    <w:rsid w:val="008D7963"/>
    <w:rsid w:val="008E0035"/>
    <w:rsid w:val="008E05EF"/>
    <w:rsid w:val="008E143F"/>
    <w:rsid w:val="008E295E"/>
    <w:rsid w:val="008E2EEC"/>
    <w:rsid w:val="008E441D"/>
    <w:rsid w:val="008E5E99"/>
    <w:rsid w:val="008E6A84"/>
    <w:rsid w:val="008F26CE"/>
    <w:rsid w:val="008F3550"/>
    <w:rsid w:val="008F3791"/>
    <w:rsid w:val="008F449E"/>
    <w:rsid w:val="008F44FE"/>
    <w:rsid w:val="008F4F5B"/>
    <w:rsid w:val="008F6E5B"/>
    <w:rsid w:val="008F6F77"/>
    <w:rsid w:val="008F75AF"/>
    <w:rsid w:val="0090039F"/>
    <w:rsid w:val="009009F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CB3"/>
    <w:rsid w:val="00934EB7"/>
    <w:rsid w:val="00936755"/>
    <w:rsid w:val="00936E7B"/>
    <w:rsid w:val="00937E1C"/>
    <w:rsid w:val="00942D12"/>
    <w:rsid w:val="0094352F"/>
    <w:rsid w:val="00947253"/>
    <w:rsid w:val="0094753B"/>
    <w:rsid w:val="00950C37"/>
    <w:rsid w:val="00951232"/>
    <w:rsid w:val="00951289"/>
    <w:rsid w:val="00951E4D"/>
    <w:rsid w:val="00951E8F"/>
    <w:rsid w:val="009525E8"/>
    <w:rsid w:val="00952FCB"/>
    <w:rsid w:val="0095316E"/>
    <w:rsid w:val="00954295"/>
    <w:rsid w:val="00955073"/>
    <w:rsid w:val="0095612B"/>
    <w:rsid w:val="00960DB2"/>
    <w:rsid w:val="00961495"/>
    <w:rsid w:val="00961709"/>
    <w:rsid w:val="009617E3"/>
    <w:rsid w:val="009625DC"/>
    <w:rsid w:val="00962835"/>
    <w:rsid w:val="00962B5E"/>
    <w:rsid w:val="00962C23"/>
    <w:rsid w:val="00962CF0"/>
    <w:rsid w:val="009635A9"/>
    <w:rsid w:val="009644C5"/>
    <w:rsid w:val="009645E4"/>
    <w:rsid w:val="00965353"/>
    <w:rsid w:val="00965C42"/>
    <w:rsid w:val="00967504"/>
    <w:rsid w:val="009704FF"/>
    <w:rsid w:val="00971A5B"/>
    <w:rsid w:val="00971D9D"/>
    <w:rsid w:val="009720C1"/>
    <w:rsid w:val="00972490"/>
    <w:rsid w:val="009736D0"/>
    <w:rsid w:val="00980769"/>
    <w:rsid w:val="009808A1"/>
    <w:rsid w:val="00981433"/>
    <w:rsid w:val="00983819"/>
    <w:rsid w:val="0098478D"/>
    <w:rsid w:val="009851C3"/>
    <w:rsid w:val="0098533B"/>
    <w:rsid w:val="00991772"/>
    <w:rsid w:val="00993C9C"/>
    <w:rsid w:val="009960F6"/>
    <w:rsid w:val="0099766B"/>
    <w:rsid w:val="00997D44"/>
    <w:rsid w:val="009A0065"/>
    <w:rsid w:val="009A05BE"/>
    <w:rsid w:val="009A1878"/>
    <w:rsid w:val="009A1D19"/>
    <w:rsid w:val="009A3591"/>
    <w:rsid w:val="009A3D56"/>
    <w:rsid w:val="009A51DE"/>
    <w:rsid w:val="009A55BA"/>
    <w:rsid w:val="009A5D1A"/>
    <w:rsid w:val="009A5D35"/>
    <w:rsid w:val="009A64E3"/>
    <w:rsid w:val="009A7099"/>
    <w:rsid w:val="009B07E9"/>
    <w:rsid w:val="009B08AA"/>
    <w:rsid w:val="009B0943"/>
    <w:rsid w:val="009B145B"/>
    <w:rsid w:val="009B14A3"/>
    <w:rsid w:val="009B157B"/>
    <w:rsid w:val="009B26B4"/>
    <w:rsid w:val="009B2A0D"/>
    <w:rsid w:val="009B3A3A"/>
    <w:rsid w:val="009B5071"/>
    <w:rsid w:val="009B5185"/>
    <w:rsid w:val="009B53AF"/>
    <w:rsid w:val="009B6A6D"/>
    <w:rsid w:val="009B6BFC"/>
    <w:rsid w:val="009B71CD"/>
    <w:rsid w:val="009C15C0"/>
    <w:rsid w:val="009C2001"/>
    <w:rsid w:val="009C274E"/>
    <w:rsid w:val="009C3305"/>
    <w:rsid w:val="009C35AA"/>
    <w:rsid w:val="009C3883"/>
    <w:rsid w:val="009C3A36"/>
    <w:rsid w:val="009C5268"/>
    <w:rsid w:val="009C5732"/>
    <w:rsid w:val="009C5EF8"/>
    <w:rsid w:val="009C6F27"/>
    <w:rsid w:val="009C740B"/>
    <w:rsid w:val="009D06D8"/>
    <w:rsid w:val="009D108F"/>
    <w:rsid w:val="009D1C54"/>
    <w:rsid w:val="009D5CBA"/>
    <w:rsid w:val="009D64A9"/>
    <w:rsid w:val="009D6B0F"/>
    <w:rsid w:val="009D6BBA"/>
    <w:rsid w:val="009D715A"/>
    <w:rsid w:val="009D7829"/>
    <w:rsid w:val="009D78F5"/>
    <w:rsid w:val="009E0778"/>
    <w:rsid w:val="009E13E8"/>
    <w:rsid w:val="009E3AD3"/>
    <w:rsid w:val="009E4304"/>
    <w:rsid w:val="009E4571"/>
    <w:rsid w:val="009E4F93"/>
    <w:rsid w:val="009E507B"/>
    <w:rsid w:val="009E57D7"/>
    <w:rsid w:val="009E65C4"/>
    <w:rsid w:val="009F41E3"/>
    <w:rsid w:val="009F4FDA"/>
    <w:rsid w:val="009F5AA8"/>
    <w:rsid w:val="009F61F5"/>
    <w:rsid w:val="009F6DF4"/>
    <w:rsid w:val="009F72FA"/>
    <w:rsid w:val="009F7919"/>
    <w:rsid w:val="009F7D74"/>
    <w:rsid w:val="00A01D44"/>
    <w:rsid w:val="00A01D59"/>
    <w:rsid w:val="00A03A83"/>
    <w:rsid w:val="00A03E5E"/>
    <w:rsid w:val="00A04904"/>
    <w:rsid w:val="00A04F91"/>
    <w:rsid w:val="00A05263"/>
    <w:rsid w:val="00A052A1"/>
    <w:rsid w:val="00A053CD"/>
    <w:rsid w:val="00A05C7D"/>
    <w:rsid w:val="00A05EA9"/>
    <w:rsid w:val="00A0655F"/>
    <w:rsid w:val="00A102BC"/>
    <w:rsid w:val="00A11AA8"/>
    <w:rsid w:val="00A11DEF"/>
    <w:rsid w:val="00A1213E"/>
    <w:rsid w:val="00A129E3"/>
    <w:rsid w:val="00A12DDB"/>
    <w:rsid w:val="00A14527"/>
    <w:rsid w:val="00A15123"/>
    <w:rsid w:val="00A158F0"/>
    <w:rsid w:val="00A15BC4"/>
    <w:rsid w:val="00A175F5"/>
    <w:rsid w:val="00A20049"/>
    <w:rsid w:val="00A20758"/>
    <w:rsid w:val="00A208D7"/>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1F53"/>
    <w:rsid w:val="00A328B6"/>
    <w:rsid w:val="00A32AA9"/>
    <w:rsid w:val="00A32B94"/>
    <w:rsid w:val="00A32E69"/>
    <w:rsid w:val="00A32EEC"/>
    <w:rsid w:val="00A33645"/>
    <w:rsid w:val="00A342CD"/>
    <w:rsid w:val="00A345F9"/>
    <w:rsid w:val="00A34D5D"/>
    <w:rsid w:val="00A352AD"/>
    <w:rsid w:val="00A3614A"/>
    <w:rsid w:val="00A3618D"/>
    <w:rsid w:val="00A36EC0"/>
    <w:rsid w:val="00A36EFC"/>
    <w:rsid w:val="00A37D3F"/>
    <w:rsid w:val="00A40118"/>
    <w:rsid w:val="00A404C1"/>
    <w:rsid w:val="00A4118A"/>
    <w:rsid w:val="00A41D9E"/>
    <w:rsid w:val="00A421CE"/>
    <w:rsid w:val="00A42AD4"/>
    <w:rsid w:val="00A42EA7"/>
    <w:rsid w:val="00A43065"/>
    <w:rsid w:val="00A43258"/>
    <w:rsid w:val="00A43319"/>
    <w:rsid w:val="00A439FA"/>
    <w:rsid w:val="00A469AC"/>
    <w:rsid w:val="00A474F2"/>
    <w:rsid w:val="00A504F7"/>
    <w:rsid w:val="00A51DBB"/>
    <w:rsid w:val="00A5226E"/>
    <w:rsid w:val="00A528A1"/>
    <w:rsid w:val="00A53152"/>
    <w:rsid w:val="00A53EED"/>
    <w:rsid w:val="00A546FF"/>
    <w:rsid w:val="00A54E8F"/>
    <w:rsid w:val="00A5599C"/>
    <w:rsid w:val="00A560F2"/>
    <w:rsid w:val="00A56548"/>
    <w:rsid w:val="00A56C2D"/>
    <w:rsid w:val="00A57B13"/>
    <w:rsid w:val="00A62081"/>
    <w:rsid w:val="00A62B99"/>
    <w:rsid w:val="00A64954"/>
    <w:rsid w:val="00A65AF2"/>
    <w:rsid w:val="00A65CF7"/>
    <w:rsid w:val="00A65F79"/>
    <w:rsid w:val="00A65FBC"/>
    <w:rsid w:val="00A66270"/>
    <w:rsid w:val="00A677BD"/>
    <w:rsid w:val="00A70209"/>
    <w:rsid w:val="00A7259C"/>
    <w:rsid w:val="00A72964"/>
    <w:rsid w:val="00A730B1"/>
    <w:rsid w:val="00A74F7C"/>
    <w:rsid w:val="00A752E7"/>
    <w:rsid w:val="00A75850"/>
    <w:rsid w:val="00A75B02"/>
    <w:rsid w:val="00A7607B"/>
    <w:rsid w:val="00A76865"/>
    <w:rsid w:val="00A768B3"/>
    <w:rsid w:val="00A81152"/>
    <w:rsid w:val="00A81DF3"/>
    <w:rsid w:val="00A83EE6"/>
    <w:rsid w:val="00A84438"/>
    <w:rsid w:val="00A84A70"/>
    <w:rsid w:val="00A8567A"/>
    <w:rsid w:val="00A85AF6"/>
    <w:rsid w:val="00A8622A"/>
    <w:rsid w:val="00A87DB0"/>
    <w:rsid w:val="00A90164"/>
    <w:rsid w:val="00A912EF"/>
    <w:rsid w:val="00A945FA"/>
    <w:rsid w:val="00A96346"/>
    <w:rsid w:val="00A96F82"/>
    <w:rsid w:val="00A97098"/>
    <w:rsid w:val="00A97133"/>
    <w:rsid w:val="00A973F0"/>
    <w:rsid w:val="00A97C68"/>
    <w:rsid w:val="00AA0696"/>
    <w:rsid w:val="00AA134B"/>
    <w:rsid w:val="00AA1BA1"/>
    <w:rsid w:val="00AA2AA9"/>
    <w:rsid w:val="00AA43F8"/>
    <w:rsid w:val="00AA45E7"/>
    <w:rsid w:val="00AA4BDB"/>
    <w:rsid w:val="00AA58DC"/>
    <w:rsid w:val="00AA7328"/>
    <w:rsid w:val="00AA767B"/>
    <w:rsid w:val="00AA76EC"/>
    <w:rsid w:val="00AB0380"/>
    <w:rsid w:val="00AB05BC"/>
    <w:rsid w:val="00AB172F"/>
    <w:rsid w:val="00AB1D43"/>
    <w:rsid w:val="00AB342E"/>
    <w:rsid w:val="00AB3634"/>
    <w:rsid w:val="00AB3868"/>
    <w:rsid w:val="00AB38FE"/>
    <w:rsid w:val="00AB3CC2"/>
    <w:rsid w:val="00AB4637"/>
    <w:rsid w:val="00AB472B"/>
    <w:rsid w:val="00AB4E99"/>
    <w:rsid w:val="00AB4F49"/>
    <w:rsid w:val="00AB57C6"/>
    <w:rsid w:val="00AB587E"/>
    <w:rsid w:val="00AB60D2"/>
    <w:rsid w:val="00AB7A6B"/>
    <w:rsid w:val="00AB7CC3"/>
    <w:rsid w:val="00AC0442"/>
    <w:rsid w:val="00AC053C"/>
    <w:rsid w:val="00AC05E2"/>
    <w:rsid w:val="00AC1AB3"/>
    <w:rsid w:val="00AC1E90"/>
    <w:rsid w:val="00AC27B0"/>
    <w:rsid w:val="00AC3789"/>
    <w:rsid w:val="00AC37C5"/>
    <w:rsid w:val="00AC462E"/>
    <w:rsid w:val="00AC5A78"/>
    <w:rsid w:val="00AC5BEC"/>
    <w:rsid w:val="00AC7AA5"/>
    <w:rsid w:val="00AC7C1B"/>
    <w:rsid w:val="00AD1B39"/>
    <w:rsid w:val="00AD1F69"/>
    <w:rsid w:val="00AD20C5"/>
    <w:rsid w:val="00AD2553"/>
    <w:rsid w:val="00AD2DF1"/>
    <w:rsid w:val="00AD504F"/>
    <w:rsid w:val="00AD518E"/>
    <w:rsid w:val="00AD623C"/>
    <w:rsid w:val="00AD6C99"/>
    <w:rsid w:val="00AD70E1"/>
    <w:rsid w:val="00AD72BA"/>
    <w:rsid w:val="00AD758B"/>
    <w:rsid w:val="00AE0D36"/>
    <w:rsid w:val="00AE11B8"/>
    <w:rsid w:val="00AE1337"/>
    <w:rsid w:val="00AE1385"/>
    <w:rsid w:val="00AE1650"/>
    <w:rsid w:val="00AE1CD1"/>
    <w:rsid w:val="00AE2073"/>
    <w:rsid w:val="00AE2401"/>
    <w:rsid w:val="00AE389A"/>
    <w:rsid w:val="00AE3A4F"/>
    <w:rsid w:val="00AE3CED"/>
    <w:rsid w:val="00AE4277"/>
    <w:rsid w:val="00AE4406"/>
    <w:rsid w:val="00AE4640"/>
    <w:rsid w:val="00AF0D9C"/>
    <w:rsid w:val="00AF0EA1"/>
    <w:rsid w:val="00AF28A1"/>
    <w:rsid w:val="00AF37FA"/>
    <w:rsid w:val="00AF506F"/>
    <w:rsid w:val="00AF56A4"/>
    <w:rsid w:val="00AF57CA"/>
    <w:rsid w:val="00AF5E9C"/>
    <w:rsid w:val="00AF5EB5"/>
    <w:rsid w:val="00AF7ACE"/>
    <w:rsid w:val="00B0024B"/>
    <w:rsid w:val="00B00770"/>
    <w:rsid w:val="00B00F52"/>
    <w:rsid w:val="00B01036"/>
    <w:rsid w:val="00B01814"/>
    <w:rsid w:val="00B02863"/>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7E4"/>
    <w:rsid w:val="00B17C0A"/>
    <w:rsid w:val="00B202EC"/>
    <w:rsid w:val="00B21834"/>
    <w:rsid w:val="00B21CEB"/>
    <w:rsid w:val="00B2261F"/>
    <w:rsid w:val="00B22E74"/>
    <w:rsid w:val="00B23F56"/>
    <w:rsid w:val="00B24D22"/>
    <w:rsid w:val="00B258BF"/>
    <w:rsid w:val="00B2791D"/>
    <w:rsid w:val="00B27AD9"/>
    <w:rsid w:val="00B30500"/>
    <w:rsid w:val="00B30723"/>
    <w:rsid w:val="00B3226D"/>
    <w:rsid w:val="00B3240D"/>
    <w:rsid w:val="00B333A9"/>
    <w:rsid w:val="00B350B3"/>
    <w:rsid w:val="00B353C5"/>
    <w:rsid w:val="00B35835"/>
    <w:rsid w:val="00B370B4"/>
    <w:rsid w:val="00B40303"/>
    <w:rsid w:val="00B4063A"/>
    <w:rsid w:val="00B40938"/>
    <w:rsid w:val="00B40C32"/>
    <w:rsid w:val="00B41BCA"/>
    <w:rsid w:val="00B42ABF"/>
    <w:rsid w:val="00B42D70"/>
    <w:rsid w:val="00B43AC0"/>
    <w:rsid w:val="00B43C87"/>
    <w:rsid w:val="00B44D28"/>
    <w:rsid w:val="00B44ED2"/>
    <w:rsid w:val="00B44EDB"/>
    <w:rsid w:val="00B452A5"/>
    <w:rsid w:val="00B461CE"/>
    <w:rsid w:val="00B46943"/>
    <w:rsid w:val="00B47720"/>
    <w:rsid w:val="00B47DEF"/>
    <w:rsid w:val="00B47E8D"/>
    <w:rsid w:val="00B503F3"/>
    <w:rsid w:val="00B50655"/>
    <w:rsid w:val="00B50714"/>
    <w:rsid w:val="00B50B9D"/>
    <w:rsid w:val="00B50E18"/>
    <w:rsid w:val="00B511A9"/>
    <w:rsid w:val="00B513E5"/>
    <w:rsid w:val="00B514BB"/>
    <w:rsid w:val="00B51EDE"/>
    <w:rsid w:val="00B52192"/>
    <w:rsid w:val="00B52E33"/>
    <w:rsid w:val="00B53139"/>
    <w:rsid w:val="00B53429"/>
    <w:rsid w:val="00B53E7E"/>
    <w:rsid w:val="00B54580"/>
    <w:rsid w:val="00B54BA3"/>
    <w:rsid w:val="00B559B4"/>
    <w:rsid w:val="00B55BDF"/>
    <w:rsid w:val="00B56F82"/>
    <w:rsid w:val="00B6032D"/>
    <w:rsid w:val="00B61119"/>
    <w:rsid w:val="00B61724"/>
    <w:rsid w:val="00B62C40"/>
    <w:rsid w:val="00B6358B"/>
    <w:rsid w:val="00B638B4"/>
    <w:rsid w:val="00B64289"/>
    <w:rsid w:val="00B643FD"/>
    <w:rsid w:val="00B64404"/>
    <w:rsid w:val="00B648AA"/>
    <w:rsid w:val="00B66022"/>
    <w:rsid w:val="00B665BD"/>
    <w:rsid w:val="00B66F80"/>
    <w:rsid w:val="00B67F80"/>
    <w:rsid w:val="00B7059D"/>
    <w:rsid w:val="00B70A47"/>
    <w:rsid w:val="00B70E8C"/>
    <w:rsid w:val="00B72495"/>
    <w:rsid w:val="00B72E52"/>
    <w:rsid w:val="00B73346"/>
    <w:rsid w:val="00B7379E"/>
    <w:rsid w:val="00B73DC1"/>
    <w:rsid w:val="00B74B83"/>
    <w:rsid w:val="00B75A48"/>
    <w:rsid w:val="00B765E4"/>
    <w:rsid w:val="00B7667E"/>
    <w:rsid w:val="00B77547"/>
    <w:rsid w:val="00B77FE4"/>
    <w:rsid w:val="00B81506"/>
    <w:rsid w:val="00B823C6"/>
    <w:rsid w:val="00B82ECF"/>
    <w:rsid w:val="00B844B0"/>
    <w:rsid w:val="00B8562C"/>
    <w:rsid w:val="00B858B4"/>
    <w:rsid w:val="00B86567"/>
    <w:rsid w:val="00B86CC9"/>
    <w:rsid w:val="00B87DC2"/>
    <w:rsid w:val="00B87EB7"/>
    <w:rsid w:val="00B87F32"/>
    <w:rsid w:val="00B901E7"/>
    <w:rsid w:val="00B914AC"/>
    <w:rsid w:val="00B924C1"/>
    <w:rsid w:val="00B92CE3"/>
    <w:rsid w:val="00B943C2"/>
    <w:rsid w:val="00B94E1E"/>
    <w:rsid w:val="00B95282"/>
    <w:rsid w:val="00B95D13"/>
    <w:rsid w:val="00B95D35"/>
    <w:rsid w:val="00B96A67"/>
    <w:rsid w:val="00B975A9"/>
    <w:rsid w:val="00BA068A"/>
    <w:rsid w:val="00BA2354"/>
    <w:rsid w:val="00BA2641"/>
    <w:rsid w:val="00BA5315"/>
    <w:rsid w:val="00BA54A7"/>
    <w:rsid w:val="00BA6896"/>
    <w:rsid w:val="00BA7B95"/>
    <w:rsid w:val="00BA7F25"/>
    <w:rsid w:val="00BB0153"/>
    <w:rsid w:val="00BB03BB"/>
    <w:rsid w:val="00BB0D84"/>
    <w:rsid w:val="00BB11CA"/>
    <w:rsid w:val="00BB14CE"/>
    <w:rsid w:val="00BB18AA"/>
    <w:rsid w:val="00BB25B6"/>
    <w:rsid w:val="00BB26EB"/>
    <w:rsid w:val="00BB3C53"/>
    <w:rsid w:val="00BB3F1F"/>
    <w:rsid w:val="00BB49A0"/>
    <w:rsid w:val="00BB5E7E"/>
    <w:rsid w:val="00BB5FDE"/>
    <w:rsid w:val="00BB7CB4"/>
    <w:rsid w:val="00BC0891"/>
    <w:rsid w:val="00BC08F2"/>
    <w:rsid w:val="00BC1564"/>
    <w:rsid w:val="00BC27B3"/>
    <w:rsid w:val="00BC4489"/>
    <w:rsid w:val="00BC452E"/>
    <w:rsid w:val="00BC4629"/>
    <w:rsid w:val="00BC5641"/>
    <w:rsid w:val="00BC5721"/>
    <w:rsid w:val="00BC6F25"/>
    <w:rsid w:val="00BC7B1C"/>
    <w:rsid w:val="00BC7D06"/>
    <w:rsid w:val="00BD05F9"/>
    <w:rsid w:val="00BD18CC"/>
    <w:rsid w:val="00BD1A35"/>
    <w:rsid w:val="00BD2D9F"/>
    <w:rsid w:val="00BD3A84"/>
    <w:rsid w:val="00BD63DD"/>
    <w:rsid w:val="00BD7B1E"/>
    <w:rsid w:val="00BE03CB"/>
    <w:rsid w:val="00BE0DB7"/>
    <w:rsid w:val="00BE1405"/>
    <w:rsid w:val="00BE19C2"/>
    <w:rsid w:val="00BE31E3"/>
    <w:rsid w:val="00BE4672"/>
    <w:rsid w:val="00BE4A59"/>
    <w:rsid w:val="00BE4DE2"/>
    <w:rsid w:val="00BE4FD2"/>
    <w:rsid w:val="00BE5DD6"/>
    <w:rsid w:val="00BE608A"/>
    <w:rsid w:val="00BE6290"/>
    <w:rsid w:val="00BE66BC"/>
    <w:rsid w:val="00BE7BA1"/>
    <w:rsid w:val="00BE7CE8"/>
    <w:rsid w:val="00BE7E4C"/>
    <w:rsid w:val="00BF043E"/>
    <w:rsid w:val="00BF0903"/>
    <w:rsid w:val="00BF11B8"/>
    <w:rsid w:val="00BF2229"/>
    <w:rsid w:val="00BF2A5B"/>
    <w:rsid w:val="00BF2EE3"/>
    <w:rsid w:val="00BF3CE6"/>
    <w:rsid w:val="00BF43E5"/>
    <w:rsid w:val="00BF7427"/>
    <w:rsid w:val="00C0031C"/>
    <w:rsid w:val="00C005F2"/>
    <w:rsid w:val="00C00A28"/>
    <w:rsid w:val="00C01017"/>
    <w:rsid w:val="00C01D42"/>
    <w:rsid w:val="00C026E7"/>
    <w:rsid w:val="00C02EE8"/>
    <w:rsid w:val="00C03720"/>
    <w:rsid w:val="00C03924"/>
    <w:rsid w:val="00C04538"/>
    <w:rsid w:val="00C05A0B"/>
    <w:rsid w:val="00C05ADC"/>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204B0"/>
    <w:rsid w:val="00C20652"/>
    <w:rsid w:val="00C2166C"/>
    <w:rsid w:val="00C22277"/>
    <w:rsid w:val="00C22527"/>
    <w:rsid w:val="00C22545"/>
    <w:rsid w:val="00C22BDD"/>
    <w:rsid w:val="00C2392C"/>
    <w:rsid w:val="00C23A9C"/>
    <w:rsid w:val="00C2575E"/>
    <w:rsid w:val="00C27058"/>
    <w:rsid w:val="00C2732C"/>
    <w:rsid w:val="00C275F1"/>
    <w:rsid w:val="00C30201"/>
    <w:rsid w:val="00C31674"/>
    <w:rsid w:val="00C31F0C"/>
    <w:rsid w:val="00C32983"/>
    <w:rsid w:val="00C33CEC"/>
    <w:rsid w:val="00C34789"/>
    <w:rsid w:val="00C353F5"/>
    <w:rsid w:val="00C35635"/>
    <w:rsid w:val="00C35E40"/>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52DF"/>
    <w:rsid w:val="00C453B8"/>
    <w:rsid w:val="00C46089"/>
    <w:rsid w:val="00C46236"/>
    <w:rsid w:val="00C47ED5"/>
    <w:rsid w:val="00C5040B"/>
    <w:rsid w:val="00C51CF3"/>
    <w:rsid w:val="00C5231E"/>
    <w:rsid w:val="00C52589"/>
    <w:rsid w:val="00C52CA4"/>
    <w:rsid w:val="00C52F78"/>
    <w:rsid w:val="00C54DA5"/>
    <w:rsid w:val="00C558C2"/>
    <w:rsid w:val="00C57437"/>
    <w:rsid w:val="00C57898"/>
    <w:rsid w:val="00C6103D"/>
    <w:rsid w:val="00C62024"/>
    <w:rsid w:val="00C62645"/>
    <w:rsid w:val="00C64326"/>
    <w:rsid w:val="00C65392"/>
    <w:rsid w:val="00C661C2"/>
    <w:rsid w:val="00C66D85"/>
    <w:rsid w:val="00C674D4"/>
    <w:rsid w:val="00C70069"/>
    <w:rsid w:val="00C702FC"/>
    <w:rsid w:val="00C70853"/>
    <w:rsid w:val="00C71987"/>
    <w:rsid w:val="00C71AC6"/>
    <w:rsid w:val="00C71CE2"/>
    <w:rsid w:val="00C71F7F"/>
    <w:rsid w:val="00C72F18"/>
    <w:rsid w:val="00C73031"/>
    <w:rsid w:val="00C73889"/>
    <w:rsid w:val="00C73C9B"/>
    <w:rsid w:val="00C749E8"/>
    <w:rsid w:val="00C752F7"/>
    <w:rsid w:val="00C75690"/>
    <w:rsid w:val="00C76014"/>
    <w:rsid w:val="00C762B5"/>
    <w:rsid w:val="00C7780F"/>
    <w:rsid w:val="00C77AA3"/>
    <w:rsid w:val="00C8028F"/>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39ED"/>
    <w:rsid w:val="00C945D3"/>
    <w:rsid w:val="00C94627"/>
    <w:rsid w:val="00C949D0"/>
    <w:rsid w:val="00C9702A"/>
    <w:rsid w:val="00C97762"/>
    <w:rsid w:val="00CA127A"/>
    <w:rsid w:val="00CA154B"/>
    <w:rsid w:val="00CA486A"/>
    <w:rsid w:val="00CA4EF5"/>
    <w:rsid w:val="00CA5FC7"/>
    <w:rsid w:val="00CA6093"/>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58D7"/>
    <w:rsid w:val="00CC799D"/>
    <w:rsid w:val="00CD0271"/>
    <w:rsid w:val="00CD2318"/>
    <w:rsid w:val="00CD26DB"/>
    <w:rsid w:val="00CD2A49"/>
    <w:rsid w:val="00CD2F8D"/>
    <w:rsid w:val="00CD4260"/>
    <w:rsid w:val="00CD582F"/>
    <w:rsid w:val="00CD5F20"/>
    <w:rsid w:val="00CD5F33"/>
    <w:rsid w:val="00CD6494"/>
    <w:rsid w:val="00CD6AB7"/>
    <w:rsid w:val="00CD6B36"/>
    <w:rsid w:val="00CD6C36"/>
    <w:rsid w:val="00CD7EE3"/>
    <w:rsid w:val="00CE0647"/>
    <w:rsid w:val="00CE0BFE"/>
    <w:rsid w:val="00CE199A"/>
    <w:rsid w:val="00CE1AC1"/>
    <w:rsid w:val="00CE200D"/>
    <w:rsid w:val="00CE4127"/>
    <w:rsid w:val="00CE7632"/>
    <w:rsid w:val="00CE79EC"/>
    <w:rsid w:val="00CE7A8B"/>
    <w:rsid w:val="00CF0C95"/>
    <w:rsid w:val="00CF1674"/>
    <w:rsid w:val="00CF2882"/>
    <w:rsid w:val="00CF385F"/>
    <w:rsid w:val="00CF3DBD"/>
    <w:rsid w:val="00CF4601"/>
    <w:rsid w:val="00CF5B68"/>
    <w:rsid w:val="00D00258"/>
    <w:rsid w:val="00D00676"/>
    <w:rsid w:val="00D014FB"/>
    <w:rsid w:val="00D023C2"/>
    <w:rsid w:val="00D0257D"/>
    <w:rsid w:val="00D02F51"/>
    <w:rsid w:val="00D03329"/>
    <w:rsid w:val="00D0443C"/>
    <w:rsid w:val="00D05066"/>
    <w:rsid w:val="00D0684A"/>
    <w:rsid w:val="00D06CFF"/>
    <w:rsid w:val="00D07110"/>
    <w:rsid w:val="00D073DD"/>
    <w:rsid w:val="00D11CB1"/>
    <w:rsid w:val="00D125A4"/>
    <w:rsid w:val="00D13C7C"/>
    <w:rsid w:val="00D16A14"/>
    <w:rsid w:val="00D177E0"/>
    <w:rsid w:val="00D179C4"/>
    <w:rsid w:val="00D17FA8"/>
    <w:rsid w:val="00D206E8"/>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E2D"/>
    <w:rsid w:val="00D34FFE"/>
    <w:rsid w:val="00D35150"/>
    <w:rsid w:val="00D35C2D"/>
    <w:rsid w:val="00D35EEE"/>
    <w:rsid w:val="00D36271"/>
    <w:rsid w:val="00D372CD"/>
    <w:rsid w:val="00D3739B"/>
    <w:rsid w:val="00D37E85"/>
    <w:rsid w:val="00D37EF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14A"/>
    <w:rsid w:val="00D56322"/>
    <w:rsid w:val="00D577F2"/>
    <w:rsid w:val="00D57E74"/>
    <w:rsid w:val="00D600BC"/>
    <w:rsid w:val="00D609FF"/>
    <w:rsid w:val="00D60E6B"/>
    <w:rsid w:val="00D625D3"/>
    <w:rsid w:val="00D62902"/>
    <w:rsid w:val="00D62A78"/>
    <w:rsid w:val="00D6302A"/>
    <w:rsid w:val="00D630F0"/>
    <w:rsid w:val="00D6415B"/>
    <w:rsid w:val="00D64780"/>
    <w:rsid w:val="00D64D0C"/>
    <w:rsid w:val="00D66257"/>
    <w:rsid w:val="00D669F8"/>
    <w:rsid w:val="00D67A51"/>
    <w:rsid w:val="00D67DE5"/>
    <w:rsid w:val="00D702B6"/>
    <w:rsid w:val="00D70836"/>
    <w:rsid w:val="00D715B2"/>
    <w:rsid w:val="00D71697"/>
    <w:rsid w:val="00D732CB"/>
    <w:rsid w:val="00D74435"/>
    <w:rsid w:val="00D75021"/>
    <w:rsid w:val="00D75945"/>
    <w:rsid w:val="00D75E9E"/>
    <w:rsid w:val="00D7703B"/>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5558"/>
    <w:rsid w:val="00D95C0F"/>
    <w:rsid w:val="00D96A91"/>
    <w:rsid w:val="00DA0DA4"/>
    <w:rsid w:val="00DA0E03"/>
    <w:rsid w:val="00DA1BD5"/>
    <w:rsid w:val="00DA1D2D"/>
    <w:rsid w:val="00DA2873"/>
    <w:rsid w:val="00DA45FA"/>
    <w:rsid w:val="00DA58BB"/>
    <w:rsid w:val="00DA5CCC"/>
    <w:rsid w:val="00DA6FE2"/>
    <w:rsid w:val="00DA75E5"/>
    <w:rsid w:val="00DA78C1"/>
    <w:rsid w:val="00DB01C7"/>
    <w:rsid w:val="00DB0565"/>
    <w:rsid w:val="00DB4788"/>
    <w:rsid w:val="00DB4993"/>
    <w:rsid w:val="00DB4D45"/>
    <w:rsid w:val="00DB51CB"/>
    <w:rsid w:val="00DB5446"/>
    <w:rsid w:val="00DB62C2"/>
    <w:rsid w:val="00DB646E"/>
    <w:rsid w:val="00DB6D55"/>
    <w:rsid w:val="00DB77C4"/>
    <w:rsid w:val="00DB789F"/>
    <w:rsid w:val="00DB7C54"/>
    <w:rsid w:val="00DB7E89"/>
    <w:rsid w:val="00DC0491"/>
    <w:rsid w:val="00DC1457"/>
    <w:rsid w:val="00DC2EE5"/>
    <w:rsid w:val="00DC3508"/>
    <w:rsid w:val="00DC3558"/>
    <w:rsid w:val="00DC3CEA"/>
    <w:rsid w:val="00DC3FCF"/>
    <w:rsid w:val="00DC4FED"/>
    <w:rsid w:val="00DC59F4"/>
    <w:rsid w:val="00DC7B16"/>
    <w:rsid w:val="00DD2BAE"/>
    <w:rsid w:val="00DD3231"/>
    <w:rsid w:val="00DD64B4"/>
    <w:rsid w:val="00DD687F"/>
    <w:rsid w:val="00DD6CB4"/>
    <w:rsid w:val="00DD6D05"/>
    <w:rsid w:val="00DD78BB"/>
    <w:rsid w:val="00DD7F80"/>
    <w:rsid w:val="00DE0E3A"/>
    <w:rsid w:val="00DE3833"/>
    <w:rsid w:val="00DE40DE"/>
    <w:rsid w:val="00DE504C"/>
    <w:rsid w:val="00DE5B91"/>
    <w:rsid w:val="00DE5F9E"/>
    <w:rsid w:val="00DE6CC7"/>
    <w:rsid w:val="00DE7790"/>
    <w:rsid w:val="00DE79CC"/>
    <w:rsid w:val="00DF0312"/>
    <w:rsid w:val="00DF0983"/>
    <w:rsid w:val="00DF0D45"/>
    <w:rsid w:val="00DF1EAD"/>
    <w:rsid w:val="00DF1FA0"/>
    <w:rsid w:val="00DF290D"/>
    <w:rsid w:val="00DF529F"/>
    <w:rsid w:val="00DF52BD"/>
    <w:rsid w:val="00DF56A7"/>
    <w:rsid w:val="00DF5AF6"/>
    <w:rsid w:val="00DF60F6"/>
    <w:rsid w:val="00DF6B2A"/>
    <w:rsid w:val="00DF724C"/>
    <w:rsid w:val="00E00225"/>
    <w:rsid w:val="00E0110D"/>
    <w:rsid w:val="00E0131A"/>
    <w:rsid w:val="00E01385"/>
    <w:rsid w:val="00E013A9"/>
    <w:rsid w:val="00E019A6"/>
    <w:rsid w:val="00E01AA6"/>
    <w:rsid w:val="00E02239"/>
    <w:rsid w:val="00E037A5"/>
    <w:rsid w:val="00E04508"/>
    <w:rsid w:val="00E046D7"/>
    <w:rsid w:val="00E049B9"/>
    <w:rsid w:val="00E04A7B"/>
    <w:rsid w:val="00E0500B"/>
    <w:rsid w:val="00E05287"/>
    <w:rsid w:val="00E05DCC"/>
    <w:rsid w:val="00E05DDD"/>
    <w:rsid w:val="00E05FCE"/>
    <w:rsid w:val="00E0657C"/>
    <w:rsid w:val="00E06882"/>
    <w:rsid w:val="00E068CA"/>
    <w:rsid w:val="00E06FA6"/>
    <w:rsid w:val="00E106DF"/>
    <w:rsid w:val="00E1161A"/>
    <w:rsid w:val="00E11CD8"/>
    <w:rsid w:val="00E12641"/>
    <w:rsid w:val="00E12CA3"/>
    <w:rsid w:val="00E12D6B"/>
    <w:rsid w:val="00E1309E"/>
    <w:rsid w:val="00E1381A"/>
    <w:rsid w:val="00E13A3A"/>
    <w:rsid w:val="00E144A2"/>
    <w:rsid w:val="00E146C2"/>
    <w:rsid w:val="00E16BE2"/>
    <w:rsid w:val="00E16E65"/>
    <w:rsid w:val="00E174E4"/>
    <w:rsid w:val="00E20BE1"/>
    <w:rsid w:val="00E20EFA"/>
    <w:rsid w:val="00E21A57"/>
    <w:rsid w:val="00E226FD"/>
    <w:rsid w:val="00E24B21"/>
    <w:rsid w:val="00E24EB2"/>
    <w:rsid w:val="00E256F1"/>
    <w:rsid w:val="00E2577F"/>
    <w:rsid w:val="00E2645F"/>
    <w:rsid w:val="00E26C48"/>
    <w:rsid w:val="00E2734F"/>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70CE"/>
    <w:rsid w:val="00E47707"/>
    <w:rsid w:val="00E47C04"/>
    <w:rsid w:val="00E47C8E"/>
    <w:rsid w:val="00E50BC9"/>
    <w:rsid w:val="00E51BEA"/>
    <w:rsid w:val="00E52C6D"/>
    <w:rsid w:val="00E54904"/>
    <w:rsid w:val="00E551F3"/>
    <w:rsid w:val="00E554AB"/>
    <w:rsid w:val="00E55B22"/>
    <w:rsid w:val="00E55E33"/>
    <w:rsid w:val="00E57B1D"/>
    <w:rsid w:val="00E60590"/>
    <w:rsid w:val="00E62DA7"/>
    <w:rsid w:val="00E6436C"/>
    <w:rsid w:val="00E6488E"/>
    <w:rsid w:val="00E650A2"/>
    <w:rsid w:val="00E65512"/>
    <w:rsid w:val="00E6578A"/>
    <w:rsid w:val="00E65952"/>
    <w:rsid w:val="00E65A21"/>
    <w:rsid w:val="00E65E47"/>
    <w:rsid w:val="00E65E81"/>
    <w:rsid w:val="00E66347"/>
    <w:rsid w:val="00E66416"/>
    <w:rsid w:val="00E67607"/>
    <w:rsid w:val="00E67A71"/>
    <w:rsid w:val="00E7139D"/>
    <w:rsid w:val="00E721BA"/>
    <w:rsid w:val="00E72DA4"/>
    <w:rsid w:val="00E73589"/>
    <w:rsid w:val="00E739FA"/>
    <w:rsid w:val="00E76AE5"/>
    <w:rsid w:val="00E77FE0"/>
    <w:rsid w:val="00E80419"/>
    <w:rsid w:val="00E8219E"/>
    <w:rsid w:val="00E84A1F"/>
    <w:rsid w:val="00E85217"/>
    <w:rsid w:val="00E85C6B"/>
    <w:rsid w:val="00E866A0"/>
    <w:rsid w:val="00E86919"/>
    <w:rsid w:val="00E873B2"/>
    <w:rsid w:val="00E87B8B"/>
    <w:rsid w:val="00E90012"/>
    <w:rsid w:val="00E91547"/>
    <w:rsid w:val="00E94160"/>
    <w:rsid w:val="00E94197"/>
    <w:rsid w:val="00E944B8"/>
    <w:rsid w:val="00E96CF1"/>
    <w:rsid w:val="00E96E67"/>
    <w:rsid w:val="00E97B97"/>
    <w:rsid w:val="00E97CF4"/>
    <w:rsid w:val="00EA0287"/>
    <w:rsid w:val="00EA15B6"/>
    <w:rsid w:val="00EA1CCF"/>
    <w:rsid w:val="00EA2338"/>
    <w:rsid w:val="00EA239B"/>
    <w:rsid w:val="00EA2537"/>
    <w:rsid w:val="00EA2626"/>
    <w:rsid w:val="00EA28EF"/>
    <w:rsid w:val="00EA4051"/>
    <w:rsid w:val="00EA41C0"/>
    <w:rsid w:val="00EA43E9"/>
    <w:rsid w:val="00EA441F"/>
    <w:rsid w:val="00EA4BBC"/>
    <w:rsid w:val="00EA4DDB"/>
    <w:rsid w:val="00EA5E73"/>
    <w:rsid w:val="00EA6014"/>
    <w:rsid w:val="00EA6312"/>
    <w:rsid w:val="00EA6DAB"/>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2C2A"/>
    <w:rsid w:val="00EC4609"/>
    <w:rsid w:val="00EC4AFF"/>
    <w:rsid w:val="00EC51F8"/>
    <w:rsid w:val="00EC7BC4"/>
    <w:rsid w:val="00ED1367"/>
    <w:rsid w:val="00ED181D"/>
    <w:rsid w:val="00ED1C38"/>
    <w:rsid w:val="00ED317A"/>
    <w:rsid w:val="00ED38E9"/>
    <w:rsid w:val="00ED3B53"/>
    <w:rsid w:val="00ED3D65"/>
    <w:rsid w:val="00ED4031"/>
    <w:rsid w:val="00ED427C"/>
    <w:rsid w:val="00ED5A75"/>
    <w:rsid w:val="00ED5C54"/>
    <w:rsid w:val="00ED6381"/>
    <w:rsid w:val="00ED6A1D"/>
    <w:rsid w:val="00ED7E4C"/>
    <w:rsid w:val="00EE008E"/>
    <w:rsid w:val="00EE0303"/>
    <w:rsid w:val="00EE0433"/>
    <w:rsid w:val="00EE050E"/>
    <w:rsid w:val="00EE07FC"/>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278D"/>
    <w:rsid w:val="00EF3BED"/>
    <w:rsid w:val="00EF3C84"/>
    <w:rsid w:val="00EF5784"/>
    <w:rsid w:val="00EF59EB"/>
    <w:rsid w:val="00EF66D4"/>
    <w:rsid w:val="00EF773E"/>
    <w:rsid w:val="00EF7D07"/>
    <w:rsid w:val="00F00D5F"/>
    <w:rsid w:val="00F00E7A"/>
    <w:rsid w:val="00F018AC"/>
    <w:rsid w:val="00F0290B"/>
    <w:rsid w:val="00F02A39"/>
    <w:rsid w:val="00F051F0"/>
    <w:rsid w:val="00F0559A"/>
    <w:rsid w:val="00F06294"/>
    <w:rsid w:val="00F071A6"/>
    <w:rsid w:val="00F07350"/>
    <w:rsid w:val="00F0771E"/>
    <w:rsid w:val="00F10152"/>
    <w:rsid w:val="00F129AF"/>
    <w:rsid w:val="00F12D26"/>
    <w:rsid w:val="00F130F9"/>
    <w:rsid w:val="00F13EEC"/>
    <w:rsid w:val="00F13FB9"/>
    <w:rsid w:val="00F14BFB"/>
    <w:rsid w:val="00F15567"/>
    <w:rsid w:val="00F16642"/>
    <w:rsid w:val="00F17E4C"/>
    <w:rsid w:val="00F20454"/>
    <w:rsid w:val="00F20D53"/>
    <w:rsid w:val="00F20E82"/>
    <w:rsid w:val="00F22127"/>
    <w:rsid w:val="00F22216"/>
    <w:rsid w:val="00F22316"/>
    <w:rsid w:val="00F22328"/>
    <w:rsid w:val="00F224A1"/>
    <w:rsid w:val="00F2438F"/>
    <w:rsid w:val="00F244A1"/>
    <w:rsid w:val="00F24AE3"/>
    <w:rsid w:val="00F25C58"/>
    <w:rsid w:val="00F26978"/>
    <w:rsid w:val="00F27293"/>
    <w:rsid w:val="00F27DC2"/>
    <w:rsid w:val="00F30475"/>
    <w:rsid w:val="00F305A3"/>
    <w:rsid w:val="00F3220D"/>
    <w:rsid w:val="00F324F3"/>
    <w:rsid w:val="00F33547"/>
    <w:rsid w:val="00F34687"/>
    <w:rsid w:val="00F34CFA"/>
    <w:rsid w:val="00F34E7E"/>
    <w:rsid w:val="00F352C0"/>
    <w:rsid w:val="00F362D5"/>
    <w:rsid w:val="00F37293"/>
    <w:rsid w:val="00F374B2"/>
    <w:rsid w:val="00F41528"/>
    <w:rsid w:val="00F416CD"/>
    <w:rsid w:val="00F418D4"/>
    <w:rsid w:val="00F41AC4"/>
    <w:rsid w:val="00F42604"/>
    <w:rsid w:val="00F42DAC"/>
    <w:rsid w:val="00F43167"/>
    <w:rsid w:val="00F43783"/>
    <w:rsid w:val="00F437C2"/>
    <w:rsid w:val="00F448CB"/>
    <w:rsid w:val="00F463D5"/>
    <w:rsid w:val="00F472CB"/>
    <w:rsid w:val="00F475F5"/>
    <w:rsid w:val="00F47C76"/>
    <w:rsid w:val="00F50CF1"/>
    <w:rsid w:val="00F50DB6"/>
    <w:rsid w:val="00F51468"/>
    <w:rsid w:val="00F52C2C"/>
    <w:rsid w:val="00F535D5"/>
    <w:rsid w:val="00F5419D"/>
    <w:rsid w:val="00F55240"/>
    <w:rsid w:val="00F554EE"/>
    <w:rsid w:val="00F567C0"/>
    <w:rsid w:val="00F56A3D"/>
    <w:rsid w:val="00F6034E"/>
    <w:rsid w:val="00F62AA8"/>
    <w:rsid w:val="00F64770"/>
    <w:rsid w:val="00F64859"/>
    <w:rsid w:val="00F65455"/>
    <w:rsid w:val="00F65BE1"/>
    <w:rsid w:val="00F66826"/>
    <w:rsid w:val="00F66EC6"/>
    <w:rsid w:val="00F67E30"/>
    <w:rsid w:val="00F67F57"/>
    <w:rsid w:val="00F71D2A"/>
    <w:rsid w:val="00F71EC2"/>
    <w:rsid w:val="00F72C30"/>
    <w:rsid w:val="00F733A9"/>
    <w:rsid w:val="00F73C10"/>
    <w:rsid w:val="00F748A9"/>
    <w:rsid w:val="00F74E31"/>
    <w:rsid w:val="00F74F9E"/>
    <w:rsid w:val="00F764BF"/>
    <w:rsid w:val="00F765B2"/>
    <w:rsid w:val="00F773CD"/>
    <w:rsid w:val="00F8054B"/>
    <w:rsid w:val="00F80BC9"/>
    <w:rsid w:val="00F82109"/>
    <w:rsid w:val="00F82FB8"/>
    <w:rsid w:val="00F83204"/>
    <w:rsid w:val="00F8329B"/>
    <w:rsid w:val="00F832DA"/>
    <w:rsid w:val="00F8379B"/>
    <w:rsid w:val="00F839EA"/>
    <w:rsid w:val="00F83A18"/>
    <w:rsid w:val="00F841CC"/>
    <w:rsid w:val="00F849BE"/>
    <w:rsid w:val="00F84B0C"/>
    <w:rsid w:val="00F853A0"/>
    <w:rsid w:val="00F865F7"/>
    <w:rsid w:val="00F86BA6"/>
    <w:rsid w:val="00F87421"/>
    <w:rsid w:val="00F876B1"/>
    <w:rsid w:val="00F902A3"/>
    <w:rsid w:val="00F90FCD"/>
    <w:rsid w:val="00F91EAF"/>
    <w:rsid w:val="00F92101"/>
    <w:rsid w:val="00F927CB"/>
    <w:rsid w:val="00F92C72"/>
    <w:rsid w:val="00F94F99"/>
    <w:rsid w:val="00F95734"/>
    <w:rsid w:val="00F968BC"/>
    <w:rsid w:val="00F96C21"/>
    <w:rsid w:val="00F96EED"/>
    <w:rsid w:val="00F972F7"/>
    <w:rsid w:val="00FA017F"/>
    <w:rsid w:val="00FA0EA5"/>
    <w:rsid w:val="00FA1839"/>
    <w:rsid w:val="00FA2295"/>
    <w:rsid w:val="00FA23D4"/>
    <w:rsid w:val="00FA4006"/>
    <w:rsid w:val="00FA5CD8"/>
    <w:rsid w:val="00FA636D"/>
    <w:rsid w:val="00FA66B2"/>
    <w:rsid w:val="00FA6871"/>
    <w:rsid w:val="00FA6BA7"/>
    <w:rsid w:val="00FB03A5"/>
    <w:rsid w:val="00FB2E82"/>
    <w:rsid w:val="00FB3911"/>
    <w:rsid w:val="00FB3E8A"/>
    <w:rsid w:val="00FB47C9"/>
    <w:rsid w:val="00FB549D"/>
    <w:rsid w:val="00FB5AFC"/>
    <w:rsid w:val="00FB6AC9"/>
    <w:rsid w:val="00FC07CF"/>
    <w:rsid w:val="00FC1305"/>
    <w:rsid w:val="00FC1CA3"/>
    <w:rsid w:val="00FC26A3"/>
    <w:rsid w:val="00FC306F"/>
    <w:rsid w:val="00FC43F2"/>
    <w:rsid w:val="00FC54CA"/>
    <w:rsid w:val="00FC6999"/>
    <w:rsid w:val="00FC7743"/>
    <w:rsid w:val="00FC7C24"/>
    <w:rsid w:val="00FC7F96"/>
    <w:rsid w:val="00FD00CC"/>
    <w:rsid w:val="00FD0F52"/>
    <w:rsid w:val="00FD3045"/>
    <w:rsid w:val="00FD344E"/>
    <w:rsid w:val="00FD3726"/>
    <w:rsid w:val="00FD41CD"/>
    <w:rsid w:val="00FD5919"/>
    <w:rsid w:val="00FD5E02"/>
    <w:rsid w:val="00FD7593"/>
    <w:rsid w:val="00FE04C1"/>
    <w:rsid w:val="00FE1092"/>
    <w:rsid w:val="00FE11AD"/>
    <w:rsid w:val="00FE15FC"/>
    <w:rsid w:val="00FE3137"/>
    <w:rsid w:val="00FE3D7A"/>
    <w:rsid w:val="00FE40A0"/>
    <w:rsid w:val="00FE439F"/>
    <w:rsid w:val="00FE5BC6"/>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3</TotalTime>
  <Pages>22</Pages>
  <Words>23231</Words>
  <Characters>13242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524</cp:revision>
  <dcterms:created xsi:type="dcterms:W3CDTF">2021-04-01T16:24:00Z</dcterms:created>
  <dcterms:modified xsi:type="dcterms:W3CDTF">2022-01-3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